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Default="00C01074" w:rsidP="00BE3995">
      <w:pPr>
        <w:pStyle w:val="Ondertitel"/>
        <w:jc w:val="center"/>
      </w:pPr>
      <w:r>
        <w:softHyphen/>
      </w: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0382D467" w:rsidR="00BE3995" w:rsidRDefault="00BE3995" w:rsidP="00BE3995">
      <w:pPr>
        <w:pStyle w:val="Ondertitel"/>
        <w:jc w:val="center"/>
      </w:pPr>
      <w:r>
        <w:t>TU Delft – Interactive Intelligence</w:t>
      </w:r>
    </w:p>
    <w:p w14:paraId="4D1B174F" w14:textId="235A0BC4" w:rsidR="004E4DAC" w:rsidRDefault="004E4DAC" w:rsidP="00BE3995">
      <w:pPr>
        <w:pStyle w:val="Ondertitel"/>
        <w:jc w:val="center"/>
      </w:pPr>
    </w:p>
    <w:p w14:paraId="50821E6A" w14:textId="2AD5BBE6" w:rsidR="004E4DAC" w:rsidRDefault="004E4DAC" w:rsidP="00BE3995">
      <w:pPr>
        <w:pStyle w:val="Ondertitel"/>
        <w:jc w:val="center"/>
      </w:pPr>
    </w:p>
    <w:p w14:paraId="53E97662" w14:textId="77777777" w:rsidR="00BE3995" w:rsidRPr="008032E0" w:rsidRDefault="00BE3995" w:rsidP="00BE3995">
      <w:pPr>
        <w:pStyle w:val="Ondertitel"/>
        <w:jc w:val="center"/>
      </w:pPr>
    </w:p>
    <w:p w14:paraId="3E6F748E" w14:textId="41511293" w:rsidR="00BE3995" w:rsidRDefault="00EF780D" w:rsidP="00BE3995">
      <w:pPr>
        <w:pStyle w:val="Titel"/>
        <w:jc w:val="center"/>
        <w:rPr>
          <w:sz w:val="52"/>
        </w:rPr>
      </w:pPr>
      <w:r>
        <w:rPr>
          <w:sz w:val="52"/>
        </w:rPr>
        <w:t>Value Based Smart Reminders</w:t>
      </w:r>
      <w:r w:rsidR="00DE715C">
        <w:rPr>
          <w:sz w:val="52"/>
        </w:rPr>
        <w:t xml:space="preserve">: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5924ABD0" w:rsidR="00BE3995" w:rsidRDefault="00DD542C" w:rsidP="00BE3995">
      <w:pPr>
        <w:pStyle w:val="Auteur"/>
        <w:pBdr>
          <w:bottom w:val="none" w:sz="0" w:space="0" w:color="auto"/>
        </w:pBdr>
        <w:jc w:val="center"/>
      </w:pPr>
      <w:r>
        <w:t>Supervised by:</w:t>
      </w:r>
      <w:r>
        <w:br/>
      </w:r>
      <w:r w:rsidR="00BE3995">
        <w:t xml:space="preserve">Dr. </w:t>
      </w:r>
      <w:r w:rsidR="00207952">
        <w:t>Willem-Paul Brinkman</w:t>
      </w:r>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029765B7" w14:textId="1134EA87" w:rsidR="00BE3995" w:rsidRDefault="00BE3995" w:rsidP="00BE3995">
      <w:pPr>
        <w:pStyle w:val="Auteur"/>
        <w:pBdr>
          <w:bottom w:val="none" w:sz="0" w:space="0" w:color="auto"/>
        </w:pBdr>
        <w:jc w:val="center"/>
      </w:pPr>
    </w:p>
    <w:p w14:paraId="3615EE7F" w14:textId="77777777" w:rsidR="004E4DAC" w:rsidRDefault="004E4DAC"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5BEFEB2C" w:rsidR="00BE3995"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C01074">
        <w:rPr>
          <w:noProof/>
          <w:lang w:val="nl-NL"/>
        </w:rPr>
        <w:t>04-02-2019</w:t>
      </w:r>
      <w:r>
        <w:fldChar w:fldCharType="end"/>
      </w:r>
    </w:p>
    <w:p w14:paraId="0D9F0C2F" w14:textId="77777777" w:rsidR="002A6632" w:rsidRPr="007177DD" w:rsidRDefault="002A6632" w:rsidP="00BE3995">
      <w:pPr>
        <w:pStyle w:val="Auteur"/>
        <w:pBdr>
          <w:bottom w:val="none" w:sz="0" w:space="0" w:color="auto"/>
        </w:pBdr>
        <w:jc w:val="center"/>
      </w:pPr>
    </w:p>
    <w:p w14:paraId="195F4D28" w14:textId="77777777" w:rsidR="00D37C5E" w:rsidRPr="008032E0" w:rsidRDefault="00D37C5E" w:rsidP="00D37C5E">
      <w:pPr>
        <w:pStyle w:val="Kop1"/>
        <w:numPr>
          <w:ilvl w:val="0"/>
          <w:numId w:val="0"/>
        </w:numPr>
      </w:pPr>
      <w:bookmarkStart w:id="0" w:name="_Toc536793039"/>
      <w:r>
        <w:t>Abstract</w:t>
      </w:r>
      <w:bookmarkEnd w:id="0"/>
    </w:p>
    <w:p w14:paraId="0560317B" w14:textId="2F4BFA85" w:rsidR="004E4DAC" w:rsidRDefault="008671FC" w:rsidP="008671FC">
      <w:r w:rsidRPr="008671FC">
        <w:t xml:space="preserve">This project will focus on finding what defines an appropriate moment </w:t>
      </w:r>
      <w:proofErr w:type="gramStart"/>
      <w:r w:rsidRPr="008671FC">
        <w:t>in regards to</w:t>
      </w:r>
      <w:proofErr w:type="gramEnd"/>
      <w:r w:rsidRPr="008671FC">
        <w:t xml:space="preserve"> providing support through a Socially Adaptive Electronic Partner (SAEP). </w:t>
      </w:r>
      <w:r w:rsidR="00453F42">
        <w:t xml:space="preserve">Specifically, </w:t>
      </w:r>
      <w:r w:rsidR="002A6632">
        <w:t xml:space="preserve">the goal is to find </w:t>
      </w:r>
      <w:r w:rsidR="002A6632">
        <w:lastRenderedPageBreak/>
        <w:t xml:space="preserve">a way in which smart reminders systems can be extended through the use of user values to ultimately provide appropriately timed supportive feedback. A system is designed from scratch, combining existing concepts of activity prediction and </w:t>
      </w:r>
      <w:proofErr w:type="gramStart"/>
      <w:r w:rsidR="002A6632">
        <w:t>value based</w:t>
      </w:r>
      <w:proofErr w:type="gramEnd"/>
      <w:r w:rsidR="002A6632">
        <w:t xml:space="preserve"> design. A statistical Markov chain model is made from predictions based on several machine learning algorithms. </w:t>
      </w:r>
      <w:r w:rsidR="00B63F1E">
        <w:t xml:space="preserve">A simplification is done to focus on the invoked nuisance of a notification and the effect of time on the effectivity of remembering. These values are quantified and optimized in the model to identify an appropriate moment for a notification. The model is implemented in a Node.js web application, following the principles of a RESTful web API. The model is shown to work in roughly 60% of the cases. Overall, a clear approach to value based smart reminders are shown in a statistical and dynamic approach to incorporate the concept of user values. </w:t>
      </w:r>
    </w:p>
    <w:p w14:paraId="5D72C879" w14:textId="77777777" w:rsidR="004E4DAC" w:rsidRDefault="004E4DAC" w:rsidP="008671FC"/>
    <w:p w14:paraId="342C8E52" w14:textId="72085287" w:rsidR="004E4DAC" w:rsidRPr="004E4DAC" w:rsidRDefault="004E4DAC" w:rsidP="008671FC">
      <w:r>
        <w:rPr>
          <w:b/>
        </w:rPr>
        <w:t>Rewrite</w:t>
      </w:r>
      <w:r w:rsidR="00D37C5E">
        <w:br w:type="page"/>
      </w:r>
    </w:p>
    <w:p w14:paraId="08691AC0" w14:textId="2F58A667" w:rsidR="0023772C" w:rsidRPr="008032E0" w:rsidRDefault="00D37C5E" w:rsidP="00F5513D">
      <w:pPr>
        <w:pStyle w:val="Kop1"/>
        <w:numPr>
          <w:ilvl w:val="0"/>
          <w:numId w:val="0"/>
        </w:numPr>
      </w:pPr>
      <w:bookmarkStart w:id="1" w:name="_Toc536793040"/>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4E4DAC">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4E4DAC">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4E4DAC" w14:paraId="355CF82B" w14:textId="77777777" w:rsidTr="004E4DAC">
        <w:tc>
          <w:tcPr>
            <w:tcW w:w="1980" w:type="dxa"/>
            <w:shd w:val="clear" w:color="auto" w:fill="auto"/>
          </w:tcPr>
          <w:p w14:paraId="019F6C68" w14:textId="77777777" w:rsidR="004E4DAC" w:rsidRDefault="004E4DAC">
            <w:pPr>
              <w:jc w:val="left"/>
            </w:pPr>
          </w:p>
        </w:tc>
        <w:tc>
          <w:tcPr>
            <w:tcW w:w="7239" w:type="dxa"/>
            <w:shd w:val="clear" w:color="auto" w:fill="auto"/>
          </w:tcPr>
          <w:p w14:paraId="5C0E8DA6" w14:textId="77777777" w:rsidR="004E4DAC" w:rsidRDefault="004E4DAC">
            <w:pPr>
              <w:jc w:val="left"/>
            </w:pPr>
          </w:p>
        </w:tc>
      </w:tr>
      <w:tr w:rsidR="00D37C5E" w14:paraId="5CEDB7FE" w14:textId="77777777" w:rsidTr="004E4DAC">
        <w:tc>
          <w:tcPr>
            <w:tcW w:w="1980" w:type="dxa"/>
            <w:shd w:val="clear" w:color="auto" w:fill="auto"/>
          </w:tcPr>
          <w:p w14:paraId="71A8AE76" w14:textId="77777777" w:rsidR="00D37C5E" w:rsidRDefault="006400C2">
            <w:pPr>
              <w:jc w:val="left"/>
            </w:pPr>
            <w:r>
              <w:t>SAEP</w:t>
            </w:r>
          </w:p>
          <w:p w14:paraId="74F874E7" w14:textId="4ABE7BCB" w:rsidR="00225D94" w:rsidRDefault="00225D94">
            <w:pPr>
              <w:jc w:val="left"/>
            </w:pPr>
          </w:p>
        </w:tc>
        <w:tc>
          <w:tcPr>
            <w:tcW w:w="7239" w:type="dxa"/>
            <w:shd w:val="clear" w:color="auto" w:fill="auto"/>
          </w:tcPr>
          <w:p w14:paraId="754AE0CC" w14:textId="77777777" w:rsidR="00D37C5E" w:rsidRDefault="006400C2">
            <w:pPr>
              <w:jc w:val="left"/>
            </w:pPr>
            <w:r>
              <w:t>Socially Adaptive Electronic Partner</w:t>
            </w:r>
          </w:p>
          <w:p w14:paraId="7AA9BE12" w14:textId="09375E9E" w:rsidR="004E4DAC" w:rsidRDefault="004E4DAC">
            <w:pPr>
              <w:jc w:val="left"/>
            </w:pPr>
          </w:p>
        </w:tc>
      </w:tr>
      <w:tr w:rsidR="004E4DAC" w14:paraId="1B914CBC" w14:textId="77777777" w:rsidTr="004E4DAC">
        <w:tc>
          <w:tcPr>
            <w:tcW w:w="1980" w:type="dxa"/>
            <w:shd w:val="clear" w:color="auto" w:fill="auto"/>
          </w:tcPr>
          <w:p w14:paraId="5198A28C" w14:textId="30398A9C" w:rsidR="004E4DAC" w:rsidRDefault="004E4DAC">
            <w:pPr>
              <w:jc w:val="left"/>
            </w:pPr>
            <w:r>
              <w:t>Middleware</w:t>
            </w:r>
          </w:p>
        </w:tc>
        <w:tc>
          <w:tcPr>
            <w:tcW w:w="7239" w:type="dxa"/>
            <w:shd w:val="clear" w:color="auto" w:fill="auto"/>
          </w:tcPr>
          <w:p w14:paraId="67A0B6CA" w14:textId="2C359869" w:rsidR="004E4DAC" w:rsidRDefault="004E4DAC">
            <w:pPr>
              <w:jc w:val="left"/>
            </w:pPr>
            <w:r>
              <w:t>Software layer that acts as acts a link between two layers by processing data before it is passed from one to the other.</w:t>
            </w:r>
          </w:p>
        </w:tc>
      </w:tr>
      <w:tr w:rsidR="004E4DAC" w14:paraId="08E5DF08" w14:textId="77777777" w:rsidTr="004E4DAC">
        <w:tc>
          <w:tcPr>
            <w:tcW w:w="1980" w:type="dxa"/>
            <w:shd w:val="clear" w:color="auto" w:fill="auto"/>
          </w:tcPr>
          <w:p w14:paraId="2844442B" w14:textId="77777777" w:rsidR="004E4DAC" w:rsidRDefault="004E4DAC">
            <w:pPr>
              <w:jc w:val="left"/>
            </w:pPr>
          </w:p>
        </w:tc>
        <w:tc>
          <w:tcPr>
            <w:tcW w:w="7239" w:type="dxa"/>
            <w:shd w:val="clear" w:color="auto" w:fill="auto"/>
          </w:tcPr>
          <w:p w14:paraId="5DF7DCFE" w14:textId="77777777" w:rsidR="004E4DAC" w:rsidRDefault="004E4DAC">
            <w:pPr>
              <w:jc w:val="left"/>
            </w:pPr>
          </w:p>
        </w:tc>
      </w:tr>
      <w:tr w:rsidR="004E4DAC" w14:paraId="78B83C30" w14:textId="77777777" w:rsidTr="004E4DAC">
        <w:tc>
          <w:tcPr>
            <w:tcW w:w="1980" w:type="dxa"/>
            <w:shd w:val="clear" w:color="auto" w:fill="auto"/>
          </w:tcPr>
          <w:p w14:paraId="346867F8" w14:textId="55D5BAE0" w:rsidR="004E4DAC" w:rsidRDefault="004E4DAC">
            <w:pPr>
              <w:jc w:val="left"/>
            </w:pPr>
            <w:r>
              <w:t>Markov chain</w:t>
            </w:r>
          </w:p>
        </w:tc>
        <w:tc>
          <w:tcPr>
            <w:tcW w:w="7239" w:type="dxa"/>
            <w:shd w:val="clear" w:color="auto" w:fill="auto"/>
          </w:tcPr>
          <w:p w14:paraId="24695A41" w14:textId="6A5002B3" w:rsidR="004E4DAC" w:rsidRDefault="004E4DAC">
            <w:pPr>
              <w:jc w:val="left"/>
            </w:pPr>
            <w:r>
              <w:t>Probabilistic model describing a sequence of events based solely on the state attained in the previous event.</w:t>
            </w:r>
          </w:p>
        </w:tc>
      </w:tr>
      <w:tr w:rsidR="004E4DAC" w14:paraId="6F9F93DE" w14:textId="77777777" w:rsidTr="004E4DAC">
        <w:tc>
          <w:tcPr>
            <w:tcW w:w="1980" w:type="dxa"/>
            <w:shd w:val="clear" w:color="auto" w:fill="auto"/>
          </w:tcPr>
          <w:p w14:paraId="70515A4B" w14:textId="77777777" w:rsidR="004E4DAC" w:rsidRDefault="004E4DAC">
            <w:pPr>
              <w:jc w:val="left"/>
            </w:pPr>
          </w:p>
        </w:tc>
        <w:tc>
          <w:tcPr>
            <w:tcW w:w="7239" w:type="dxa"/>
            <w:shd w:val="clear" w:color="auto" w:fill="auto"/>
          </w:tcPr>
          <w:p w14:paraId="7C01E448" w14:textId="77777777" w:rsidR="004E4DAC" w:rsidRDefault="004E4DAC">
            <w:pPr>
              <w:jc w:val="left"/>
            </w:pPr>
          </w:p>
        </w:tc>
      </w:tr>
      <w:tr w:rsidR="004E4DAC" w14:paraId="5E04B6D8" w14:textId="77777777" w:rsidTr="004E4DAC">
        <w:tc>
          <w:tcPr>
            <w:tcW w:w="1980" w:type="dxa"/>
            <w:shd w:val="clear" w:color="auto" w:fill="auto"/>
          </w:tcPr>
          <w:p w14:paraId="4EE9EFB4" w14:textId="2E033990" w:rsidR="004E4DAC" w:rsidRDefault="004E4DAC">
            <w:pPr>
              <w:jc w:val="left"/>
            </w:pPr>
            <w:r>
              <w:t>Clustering</w:t>
            </w:r>
          </w:p>
        </w:tc>
        <w:tc>
          <w:tcPr>
            <w:tcW w:w="7239" w:type="dxa"/>
            <w:shd w:val="clear" w:color="auto" w:fill="auto"/>
          </w:tcPr>
          <w:p w14:paraId="7F9DA660" w14:textId="44728753" w:rsidR="004E4DAC" w:rsidRDefault="004E4DAC">
            <w:pPr>
              <w:jc w:val="left"/>
            </w:pPr>
            <w:r>
              <w:t>A method of grouping data points according to an algorithm</w:t>
            </w:r>
          </w:p>
        </w:tc>
      </w:tr>
      <w:tr w:rsidR="004E4DAC" w14:paraId="18027473" w14:textId="77777777" w:rsidTr="004E4DAC">
        <w:tc>
          <w:tcPr>
            <w:tcW w:w="1980" w:type="dxa"/>
            <w:shd w:val="clear" w:color="auto" w:fill="auto"/>
          </w:tcPr>
          <w:p w14:paraId="67802A2D" w14:textId="77777777" w:rsidR="004E4DAC" w:rsidRDefault="004E4DAC">
            <w:pPr>
              <w:jc w:val="left"/>
            </w:pPr>
          </w:p>
        </w:tc>
        <w:tc>
          <w:tcPr>
            <w:tcW w:w="7239" w:type="dxa"/>
            <w:shd w:val="clear" w:color="auto" w:fill="auto"/>
          </w:tcPr>
          <w:p w14:paraId="3ADEFFA7" w14:textId="77777777" w:rsidR="004E4DAC" w:rsidRDefault="004E4DAC">
            <w:pPr>
              <w:jc w:val="left"/>
            </w:pPr>
          </w:p>
        </w:tc>
      </w:tr>
      <w:tr w:rsidR="004E4DAC" w14:paraId="731EEB4F" w14:textId="77777777" w:rsidTr="004E4DAC">
        <w:tc>
          <w:tcPr>
            <w:tcW w:w="1980" w:type="dxa"/>
            <w:shd w:val="clear" w:color="auto" w:fill="auto"/>
          </w:tcPr>
          <w:p w14:paraId="6A2BC999" w14:textId="0A49CC31" w:rsidR="004E4DAC" w:rsidRDefault="004E4DAC">
            <w:pPr>
              <w:jc w:val="left"/>
            </w:pPr>
            <w:r>
              <w:t>Route</w:t>
            </w:r>
          </w:p>
        </w:tc>
        <w:tc>
          <w:tcPr>
            <w:tcW w:w="7239" w:type="dxa"/>
            <w:shd w:val="clear" w:color="auto" w:fill="auto"/>
          </w:tcPr>
          <w:p w14:paraId="2CE1F273" w14:textId="660D4A5F" w:rsidR="004E4DAC" w:rsidRDefault="004E4DAC">
            <w:pPr>
              <w:jc w:val="left"/>
            </w:pPr>
            <w:r>
              <w:t>And endpoint (or address) for an HTTP request</w:t>
            </w:r>
          </w:p>
        </w:tc>
      </w:tr>
      <w:tr w:rsidR="004E4DAC" w14:paraId="7C54A429" w14:textId="77777777" w:rsidTr="004E4DAC">
        <w:tc>
          <w:tcPr>
            <w:tcW w:w="1980" w:type="dxa"/>
            <w:shd w:val="clear" w:color="auto" w:fill="auto"/>
          </w:tcPr>
          <w:p w14:paraId="2A326463" w14:textId="77777777" w:rsidR="004E4DAC" w:rsidRDefault="004E4DAC">
            <w:pPr>
              <w:jc w:val="left"/>
            </w:pPr>
          </w:p>
        </w:tc>
        <w:tc>
          <w:tcPr>
            <w:tcW w:w="7239" w:type="dxa"/>
            <w:shd w:val="clear" w:color="auto" w:fill="auto"/>
          </w:tcPr>
          <w:p w14:paraId="6A41E0A9" w14:textId="77777777" w:rsidR="004E4DAC" w:rsidRDefault="004E4DAC">
            <w:pPr>
              <w:jc w:val="left"/>
            </w:pPr>
          </w:p>
        </w:tc>
      </w:tr>
      <w:tr w:rsidR="005E4490" w14:paraId="779C17F8" w14:textId="77777777" w:rsidTr="004E4DAC">
        <w:tc>
          <w:tcPr>
            <w:tcW w:w="1980" w:type="dxa"/>
            <w:shd w:val="clear" w:color="auto" w:fill="auto"/>
          </w:tcPr>
          <w:p w14:paraId="3140B7A3" w14:textId="71DA0FE6" w:rsidR="005E4490" w:rsidRDefault="005E4490">
            <w:pPr>
              <w:jc w:val="left"/>
            </w:pPr>
            <w:r>
              <w:t>Hostname</w:t>
            </w:r>
          </w:p>
        </w:tc>
        <w:tc>
          <w:tcPr>
            <w:tcW w:w="7239" w:type="dxa"/>
            <w:shd w:val="clear" w:color="auto" w:fill="auto"/>
          </w:tcPr>
          <w:p w14:paraId="1AD1A463" w14:textId="50FA53E4" w:rsidR="005E4490" w:rsidRDefault="005E4490">
            <w:pPr>
              <w:jc w:val="left"/>
            </w:pPr>
            <w:r>
              <w:t xml:space="preserve">Label or address used to identify a device. Usually this will be the domain linked to a certain </w:t>
            </w:r>
            <w:r w:rsidR="00FE3513">
              <w:t>IP</w:t>
            </w:r>
            <w:r>
              <w:t xml:space="preserve"> address. For example: google.com</w:t>
            </w:r>
          </w:p>
        </w:tc>
      </w:tr>
      <w:tr w:rsidR="005E4490" w14:paraId="429D17E0" w14:textId="77777777" w:rsidTr="004E4DAC">
        <w:tc>
          <w:tcPr>
            <w:tcW w:w="1980" w:type="dxa"/>
            <w:shd w:val="clear" w:color="auto" w:fill="auto"/>
          </w:tcPr>
          <w:p w14:paraId="3A50732A" w14:textId="77777777" w:rsidR="005E4490" w:rsidRDefault="005E4490">
            <w:pPr>
              <w:jc w:val="left"/>
            </w:pPr>
          </w:p>
        </w:tc>
        <w:tc>
          <w:tcPr>
            <w:tcW w:w="7239" w:type="dxa"/>
            <w:shd w:val="clear" w:color="auto" w:fill="auto"/>
          </w:tcPr>
          <w:p w14:paraId="3B5EE5A7" w14:textId="77777777" w:rsidR="005E4490" w:rsidRDefault="005E4490">
            <w:pPr>
              <w:jc w:val="left"/>
            </w:pPr>
          </w:p>
        </w:tc>
      </w:tr>
      <w:tr w:rsidR="005E4490" w14:paraId="7768C45F" w14:textId="77777777" w:rsidTr="004E4DAC">
        <w:tc>
          <w:tcPr>
            <w:tcW w:w="1980" w:type="dxa"/>
            <w:shd w:val="clear" w:color="auto" w:fill="auto"/>
          </w:tcPr>
          <w:p w14:paraId="1FA9CEE8" w14:textId="611012AA" w:rsidR="005E4490" w:rsidRDefault="005E4490">
            <w:pPr>
              <w:jc w:val="left"/>
            </w:pPr>
            <w:r>
              <w:t>Endpoint/URL</w:t>
            </w:r>
          </w:p>
        </w:tc>
        <w:tc>
          <w:tcPr>
            <w:tcW w:w="7239" w:type="dxa"/>
            <w:shd w:val="clear" w:color="auto" w:fill="auto"/>
          </w:tcPr>
          <w:p w14:paraId="50736EA6" w14:textId="7B81C524" w:rsidR="005E4490" w:rsidRDefault="005E4490">
            <w:pPr>
              <w:jc w:val="left"/>
            </w:pPr>
            <w:r>
              <w:t>Universal resource locator. The location, or address, of a certain resource. For example: http://www.google.com/search?query=blah</w:t>
            </w:r>
          </w:p>
        </w:tc>
      </w:tr>
      <w:tr w:rsidR="005E4490" w14:paraId="59D12B12" w14:textId="77777777" w:rsidTr="004E4DAC">
        <w:tc>
          <w:tcPr>
            <w:tcW w:w="1980" w:type="dxa"/>
            <w:shd w:val="clear" w:color="auto" w:fill="auto"/>
          </w:tcPr>
          <w:p w14:paraId="09426A33" w14:textId="77777777" w:rsidR="005E4490" w:rsidRDefault="005E4490">
            <w:pPr>
              <w:jc w:val="left"/>
            </w:pPr>
          </w:p>
        </w:tc>
        <w:tc>
          <w:tcPr>
            <w:tcW w:w="7239" w:type="dxa"/>
            <w:shd w:val="clear" w:color="auto" w:fill="auto"/>
          </w:tcPr>
          <w:p w14:paraId="53F0D967" w14:textId="77777777" w:rsidR="005E4490" w:rsidRDefault="005E4490">
            <w:pPr>
              <w:jc w:val="left"/>
            </w:pPr>
          </w:p>
        </w:tc>
      </w:tr>
      <w:tr w:rsidR="005E4490" w14:paraId="0E76F9F7" w14:textId="77777777" w:rsidTr="004E4DAC">
        <w:tc>
          <w:tcPr>
            <w:tcW w:w="1980" w:type="dxa"/>
            <w:shd w:val="clear" w:color="auto" w:fill="auto"/>
          </w:tcPr>
          <w:p w14:paraId="387459F9" w14:textId="231BF9F1" w:rsidR="005E4490" w:rsidRDefault="005E4490">
            <w:pPr>
              <w:jc w:val="left"/>
            </w:pPr>
            <w:r>
              <w:t>Path</w:t>
            </w:r>
          </w:p>
        </w:tc>
        <w:tc>
          <w:tcPr>
            <w:tcW w:w="7239" w:type="dxa"/>
            <w:shd w:val="clear" w:color="auto" w:fill="auto"/>
          </w:tcPr>
          <w:p w14:paraId="62AC7E52" w14:textId="7EB58DBC" w:rsidR="005E4490" w:rsidRDefault="005E4490">
            <w:pPr>
              <w:jc w:val="left"/>
            </w:pPr>
            <w:r>
              <w:t xml:space="preserve">The location identifying component of the URL. For </w:t>
            </w:r>
            <w:r w:rsidRPr="005E4490">
              <w:t>http://www.google.com</w:t>
            </w:r>
            <w:r w:rsidR="00324655">
              <w:t>/</w:t>
            </w:r>
            <w:r>
              <w:t xml:space="preserve">, this would be ‘/’. For </w:t>
            </w:r>
            <w:r w:rsidRPr="005E4490">
              <w:t>http://www.google.com/search?query=blah</w:t>
            </w:r>
            <w:r>
              <w:t>, this would be ‘/search’</w:t>
            </w:r>
          </w:p>
        </w:tc>
      </w:tr>
      <w:tr w:rsidR="005E4490" w14:paraId="6FB4DFF2" w14:textId="77777777" w:rsidTr="004E4DAC">
        <w:tc>
          <w:tcPr>
            <w:tcW w:w="1980" w:type="dxa"/>
            <w:shd w:val="clear" w:color="auto" w:fill="auto"/>
          </w:tcPr>
          <w:p w14:paraId="05603AF9" w14:textId="77777777" w:rsidR="005E4490" w:rsidRDefault="005E4490">
            <w:pPr>
              <w:jc w:val="left"/>
            </w:pPr>
          </w:p>
        </w:tc>
        <w:tc>
          <w:tcPr>
            <w:tcW w:w="7239" w:type="dxa"/>
            <w:shd w:val="clear" w:color="auto" w:fill="auto"/>
          </w:tcPr>
          <w:p w14:paraId="57C30573" w14:textId="77777777" w:rsidR="005E4490" w:rsidRDefault="005E4490">
            <w:pPr>
              <w:jc w:val="left"/>
            </w:pPr>
          </w:p>
        </w:tc>
      </w:tr>
      <w:tr w:rsidR="00D37C5E" w14:paraId="590B8F2C" w14:textId="77777777" w:rsidTr="004E4DAC">
        <w:tc>
          <w:tcPr>
            <w:tcW w:w="1980" w:type="dxa"/>
            <w:shd w:val="clear" w:color="auto" w:fill="auto"/>
          </w:tcPr>
          <w:p w14:paraId="26B86411" w14:textId="722F5394" w:rsidR="00D37C5E" w:rsidRDefault="004E4DAC">
            <w:pPr>
              <w:jc w:val="left"/>
            </w:pPr>
            <w:r>
              <w:t>API</w:t>
            </w:r>
          </w:p>
        </w:tc>
        <w:tc>
          <w:tcPr>
            <w:tcW w:w="7239" w:type="dxa"/>
            <w:shd w:val="clear" w:color="auto" w:fill="auto"/>
          </w:tcPr>
          <w:p w14:paraId="0AE39D05" w14:textId="6473A00D" w:rsidR="004E4DAC" w:rsidRDefault="004E4DAC">
            <w:pPr>
              <w:jc w:val="left"/>
            </w:pPr>
            <w:r>
              <w:t>Application Programming Interface. A set of definitions used among applications to communicate between one another.</w:t>
            </w:r>
          </w:p>
        </w:tc>
      </w:tr>
      <w:tr w:rsidR="004E4DAC" w14:paraId="5CFB7096" w14:textId="77777777" w:rsidTr="004E4DAC">
        <w:tc>
          <w:tcPr>
            <w:tcW w:w="1980" w:type="dxa"/>
            <w:shd w:val="clear" w:color="auto" w:fill="auto"/>
          </w:tcPr>
          <w:p w14:paraId="2E64A0C6" w14:textId="77777777" w:rsidR="004E4DAC" w:rsidRDefault="004E4DAC">
            <w:pPr>
              <w:jc w:val="left"/>
            </w:pPr>
          </w:p>
        </w:tc>
        <w:tc>
          <w:tcPr>
            <w:tcW w:w="7239" w:type="dxa"/>
            <w:shd w:val="clear" w:color="auto" w:fill="auto"/>
          </w:tcPr>
          <w:p w14:paraId="65788E64" w14:textId="77777777" w:rsidR="004E4DAC" w:rsidRDefault="004E4DAC">
            <w:pPr>
              <w:jc w:val="left"/>
            </w:pPr>
          </w:p>
        </w:tc>
      </w:tr>
      <w:tr w:rsidR="004E4DAC" w14:paraId="04163ECB" w14:textId="77777777" w:rsidTr="004E4DAC">
        <w:tc>
          <w:tcPr>
            <w:tcW w:w="1980" w:type="dxa"/>
            <w:shd w:val="clear" w:color="auto" w:fill="auto"/>
          </w:tcPr>
          <w:p w14:paraId="16465553" w14:textId="72F10CE8" w:rsidR="004E4DAC" w:rsidRDefault="004E4DAC">
            <w:pPr>
              <w:jc w:val="left"/>
            </w:pPr>
            <w:r>
              <w:t>RESTful</w:t>
            </w:r>
          </w:p>
        </w:tc>
        <w:tc>
          <w:tcPr>
            <w:tcW w:w="7239" w:type="dxa"/>
            <w:shd w:val="clear" w:color="auto" w:fill="auto"/>
          </w:tcPr>
          <w:p w14:paraId="234408E7" w14:textId="2438A422" w:rsidR="004E4DAC" w:rsidRDefault="004E4DAC">
            <w:pPr>
              <w:jc w:val="left"/>
            </w:pPr>
            <w:r>
              <w:t>An API standard based on representational state technology (REST). A standardized, architectural approach web communication using HTTP methodologies: GET, POST, PUT, DELETE</w:t>
            </w:r>
          </w:p>
        </w:tc>
      </w:tr>
      <w:tr w:rsidR="00D37C5E" w14:paraId="4171342A" w14:textId="77777777" w:rsidTr="004E4DAC">
        <w:tc>
          <w:tcPr>
            <w:tcW w:w="1980" w:type="dxa"/>
            <w:shd w:val="clear" w:color="auto" w:fill="auto"/>
          </w:tcPr>
          <w:p w14:paraId="2B807A54" w14:textId="14D666C4"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4E4DAC">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4E4DAC">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4E4DAC">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4E4DAC">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4E4DAC">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4E4DAC">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4E4DAC">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4E4DAC">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4E4DAC">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4E4DAC">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4E4DAC">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4E4DAC">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4E4DAC">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4E4DAC">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4E4DAC">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4E4DAC">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bl>
    <w:p w14:paraId="1E82E88A" w14:textId="58C4F2FF" w:rsidR="004F7DE2" w:rsidRDefault="004F7DE2" w:rsidP="004F7DE2">
      <w:pPr>
        <w:pStyle w:val="Kop1"/>
        <w:numPr>
          <w:ilvl w:val="0"/>
          <w:numId w:val="0"/>
        </w:numPr>
      </w:pPr>
      <w:bookmarkStart w:id="2" w:name="_Toc536793041"/>
      <w:r>
        <w:lastRenderedPageBreak/>
        <w:t>Acknowledgements</w:t>
      </w:r>
      <w:bookmarkEnd w:id="2"/>
    </w:p>
    <w:p w14:paraId="16AB02CC" w14:textId="01ECFB5E" w:rsidR="004F7DE2" w:rsidRDefault="00383D7B" w:rsidP="004F7DE2">
      <w:r>
        <w:t xml:space="preserve">First and </w:t>
      </w:r>
      <w:proofErr w:type="gramStart"/>
      <w:r>
        <w:t>foremost</w:t>
      </w:r>
      <w:proofErr w:type="gramEnd"/>
      <w:r>
        <w:t xml:space="preserve"> I would like </w:t>
      </w:r>
      <w:r w:rsidR="00924B91">
        <w:t xml:space="preserve">to thank Dr. </w:t>
      </w:r>
      <w:proofErr w:type="spellStart"/>
      <w:r w:rsidR="00924B91">
        <w:t>Birna</w:t>
      </w:r>
      <w:proofErr w:type="spellEnd"/>
      <w:r w:rsidR="00924B91">
        <w:t xml:space="preserve"> van </w:t>
      </w:r>
      <w:proofErr w:type="spellStart"/>
      <w:r w:rsidR="00924B91">
        <w:t>Riemsdijk</w:t>
      </w:r>
      <w:proofErr w:type="spellEnd"/>
      <w:r w:rsidR="00924B91">
        <w:t xml:space="preserve"> for her guidance in the first part of my thesis process. I wish her lots of health and a great time at her new position in Twente.</w:t>
      </w:r>
    </w:p>
    <w:p w14:paraId="7B740702" w14:textId="79F1C96F" w:rsidR="00924B91" w:rsidRDefault="00924B91" w:rsidP="004F7DE2">
      <w:r>
        <w:t>Aside of this, an equally big thank you to Willem-Paul Brinkman for taking over her role as supervisor and providing clear and decisive support.</w:t>
      </w:r>
    </w:p>
    <w:p w14:paraId="1B3599E4" w14:textId="2AC2D01B" w:rsidR="00924B91" w:rsidRDefault="00924B91" w:rsidP="004F7DE2">
      <w:r>
        <w:t xml:space="preserve">I would like to thank my boyfriend and parents and roommate for their </w:t>
      </w:r>
      <w:proofErr w:type="gramStart"/>
      <w:r>
        <w:t>never ending</w:t>
      </w:r>
      <w:proofErr w:type="gramEnd"/>
      <w:r>
        <w:t xml:space="preserve"> support.</w:t>
      </w:r>
      <w:r w:rsidR="00A463A2">
        <w:t xml:space="preserve"> Piotr, Michel, Jacqueline and Joanna,</w:t>
      </w:r>
      <w:r>
        <w:t xml:space="preserve"> I love you all!</w:t>
      </w:r>
    </w:p>
    <w:p w14:paraId="54886D3E" w14:textId="79D80490" w:rsidR="00924B91" w:rsidRDefault="00924B91" w:rsidP="004F7DE2">
      <w:r>
        <w:t xml:space="preserve">A humongous hug to </w:t>
      </w:r>
      <w:proofErr w:type="spellStart"/>
      <w:r>
        <w:t>Marit</w:t>
      </w:r>
      <w:proofErr w:type="spellEnd"/>
      <w:r>
        <w:t xml:space="preserve"> van de Kamp for being my InDesign champion and go-to </w:t>
      </w:r>
      <w:r w:rsidR="00A463A2">
        <w:t>listening ear.</w:t>
      </w:r>
    </w:p>
    <w:p w14:paraId="3C8C44B0" w14:textId="0B39A35F" w:rsidR="00A463A2" w:rsidRDefault="00A463A2" w:rsidP="004F7DE2">
      <w:r>
        <w:t xml:space="preserve">Finally, a big hug and butt squeezes to my two amazing dance partners, Monique </w:t>
      </w:r>
      <w:proofErr w:type="spellStart"/>
      <w:r>
        <w:t>Baijer-Belde</w:t>
      </w:r>
      <w:proofErr w:type="spellEnd"/>
      <w:r>
        <w:t xml:space="preserve"> and Ilona </w:t>
      </w:r>
      <w:proofErr w:type="spellStart"/>
      <w:r>
        <w:t>Schooneveld</w:t>
      </w:r>
      <w:proofErr w:type="spellEnd"/>
      <w:r>
        <w:t xml:space="preserve"> who have been with me through it all. You two are amazing!</w:t>
      </w:r>
    </w:p>
    <w:p w14:paraId="749E9D9B" w14:textId="77777777" w:rsidR="00924B91" w:rsidRDefault="00924B91" w:rsidP="004F7DE2"/>
    <w:p w14:paraId="708D3286" w14:textId="73D8367D" w:rsidR="004F7DE2" w:rsidRDefault="004F7DE2" w:rsidP="004F7DE2"/>
    <w:p w14:paraId="48AF4455" w14:textId="06DD5284" w:rsidR="004F7DE2" w:rsidRDefault="004F7DE2" w:rsidP="004F7DE2"/>
    <w:p w14:paraId="73B33910" w14:textId="77777777" w:rsidR="004F7DE2" w:rsidRPr="004F7DE2" w:rsidRDefault="004F7DE2" w:rsidP="004F7DE2"/>
    <w:p w14:paraId="66D45703" w14:textId="22C66B80" w:rsidR="004F7DE2" w:rsidRDefault="004F7DE2" w:rsidP="004F7DE2">
      <w:pPr>
        <w:pStyle w:val="Kop1"/>
        <w:numPr>
          <w:ilvl w:val="0"/>
          <w:numId w:val="0"/>
        </w:numPr>
      </w:pPr>
      <w:bookmarkStart w:id="3" w:name="_Toc536793042"/>
      <w:r>
        <w:t>Reader context</w:t>
      </w:r>
      <w:bookmarkEnd w:id="3"/>
    </w:p>
    <w:p w14:paraId="3116C061" w14:textId="556A7EED" w:rsidR="004F7DE2" w:rsidRPr="004F7DE2" w:rsidRDefault="004F7DE2" w:rsidP="004F7DE2">
      <w:r>
        <w:t xml:space="preserve">This report was written for a diverse audience. It is equally meant for academics from various fields, experts from related companies, as well as the intelligent, common reader. As such, a choice was made to include explanations of several basic ‘text book’ principles of the various topics. </w:t>
      </w:r>
    </w:p>
    <w:p w14:paraId="1219D736" w14:textId="4819D640"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4" w:name="_Toc536793043"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4"/>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1C618672" w14:textId="0C924B01" w:rsidR="00837D01" w:rsidRDefault="001F77FC">
          <w:pPr>
            <w:pStyle w:val="Inhopg1"/>
            <w:tabs>
              <w:tab w:val="right" w:leader="dot" w:pos="4527"/>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6793039" w:history="1">
            <w:r w:rsidR="00837D01" w:rsidRPr="00491CA1">
              <w:rPr>
                <w:rStyle w:val="Hyperlink"/>
                <w:noProof/>
              </w:rPr>
              <w:t>Abstract</w:t>
            </w:r>
            <w:r w:rsidR="00837D01">
              <w:rPr>
                <w:noProof/>
                <w:webHidden/>
              </w:rPr>
              <w:tab/>
            </w:r>
            <w:r w:rsidR="00837D01">
              <w:rPr>
                <w:noProof/>
                <w:webHidden/>
              </w:rPr>
              <w:fldChar w:fldCharType="begin"/>
            </w:r>
            <w:r w:rsidR="00837D01">
              <w:rPr>
                <w:noProof/>
                <w:webHidden/>
              </w:rPr>
              <w:instrText xml:space="preserve"> PAGEREF _Toc536793039 \h </w:instrText>
            </w:r>
            <w:r w:rsidR="00837D01">
              <w:rPr>
                <w:noProof/>
                <w:webHidden/>
              </w:rPr>
            </w:r>
            <w:r w:rsidR="00837D01">
              <w:rPr>
                <w:noProof/>
                <w:webHidden/>
              </w:rPr>
              <w:fldChar w:fldCharType="separate"/>
            </w:r>
            <w:r w:rsidR="00837D01">
              <w:rPr>
                <w:noProof/>
                <w:webHidden/>
              </w:rPr>
              <w:t>2</w:t>
            </w:r>
            <w:r w:rsidR="00837D01">
              <w:rPr>
                <w:noProof/>
                <w:webHidden/>
              </w:rPr>
              <w:fldChar w:fldCharType="end"/>
            </w:r>
          </w:hyperlink>
        </w:p>
        <w:p w14:paraId="646F97B5" w14:textId="4E2D9958" w:rsidR="00837D01" w:rsidRDefault="00F370CF">
          <w:pPr>
            <w:pStyle w:val="Inhopg1"/>
            <w:tabs>
              <w:tab w:val="right" w:leader="dot" w:pos="4527"/>
            </w:tabs>
            <w:rPr>
              <w:rFonts w:eastAsiaTheme="minorEastAsia" w:cstheme="minorBidi"/>
              <w:bCs w:val="0"/>
              <w:noProof/>
              <w:color w:val="auto"/>
              <w:sz w:val="24"/>
              <w:szCs w:val="24"/>
              <w:lang w:val="nl-NL" w:eastAsia="nl-NL" w:bidi="ar-SA"/>
            </w:rPr>
          </w:pPr>
          <w:hyperlink w:anchor="_Toc536793040" w:history="1">
            <w:r w:rsidR="00837D01" w:rsidRPr="00491CA1">
              <w:rPr>
                <w:rStyle w:val="Hyperlink"/>
                <w:noProof/>
              </w:rPr>
              <w:t>Table of common terms</w:t>
            </w:r>
            <w:r w:rsidR="00837D01">
              <w:rPr>
                <w:noProof/>
                <w:webHidden/>
              </w:rPr>
              <w:tab/>
            </w:r>
            <w:r w:rsidR="00837D01">
              <w:rPr>
                <w:noProof/>
                <w:webHidden/>
              </w:rPr>
              <w:fldChar w:fldCharType="begin"/>
            </w:r>
            <w:r w:rsidR="00837D01">
              <w:rPr>
                <w:noProof/>
                <w:webHidden/>
              </w:rPr>
              <w:instrText xml:space="preserve"> PAGEREF _Toc536793040 \h </w:instrText>
            </w:r>
            <w:r w:rsidR="00837D01">
              <w:rPr>
                <w:noProof/>
                <w:webHidden/>
              </w:rPr>
            </w:r>
            <w:r w:rsidR="00837D01">
              <w:rPr>
                <w:noProof/>
                <w:webHidden/>
              </w:rPr>
              <w:fldChar w:fldCharType="separate"/>
            </w:r>
            <w:r w:rsidR="00837D01">
              <w:rPr>
                <w:noProof/>
                <w:webHidden/>
              </w:rPr>
              <w:t>3</w:t>
            </w:r>
            <w:r w:rsidR="00837D01">
              <w:rPr>
                <w:noProof/>
                <w:webHidden/>
              </w:rPr>
              <w:fldChar w:fldCharType="end"/>
            </w:r>
          </w:hyperlink>
        </w:p>
        <w:p w14:paraId="281BE1DB" w14:textId="434EC71E" w:rsidR="00837D01" w:rsidRDefault="00F370CF">
          <w:pPr>
            <w:pStyle w:val="Inhopg1"/>
            <w:tabs>
              <w:tab w:val="right" w:leader="dot" w:pos="4527"/>
            </w:tabs>
            <w:rPr>
              <w:rFonts w:eastAsiaTheme="minorEastAsia" w:cstheme="minorBidi"/>
              <w:bCs w:val="0"/>
              <w:noProof/>
              <w:color w:val="auto"/>
              <w:sz w:val="24"/>
              <w:szCs w:val="24"/>
              <w:lang w:val="nl-NL" w:eastAsia="nl-NL" w:bidi="ar-SA"/>
            </w:rPr>
          </w:pPr>
          <w:hyperlink w:anchor="_Toc536793041" w:history="1">
            <w:r w:rsidR="00837D01" w:rsidRPr="00491CA1">
              <w:rPr>
                <w:rStyle w:val="Hyperlink"/>
                <w:noProof/>
              </w:rPr>
              <w:t>Acknowledgements</w:t>
            </w:r>
            <w:r w:rsidR="00837D01">
              <w:rPr>
                <w:noProof/>
                <w:webHidden/>
              </w:rPr>
              <w:tab/>
            </w:r>
            <w:r w:rsidR="00837D01">
              <w:rPr>
                <w:noProof/>
                <w:webHidden/>
              </w:rPr>
              <w:fldChar w:fldCharType="begin"/>
            </w:r>
            <w:r w:rsidR="00837D01">
              <w:rPr>
                <w:noProof/>
                <w:webHidden/>
              </w:rPr>
              <w:instrText xml:space="preserve"> PAGEREF _Toc536793041 \h </w:instrText>
            </w:r>
            <w:r w:rsidR="00837D01">
              <w:rPr>
                <w:noProof/>
                <w:webHidden/>
              </w:rPr>
            </w:r>
            <w:r w:rsidR="00837D01">
              <w:rPr>
                <w:noProof/>
                <w:webHidden/>
              </w:rPr>
              <w:fldChar w:fldCharType="separate"/>
            </w:r>
            <w:r w:rsidR="00837D01">
              <w:rPr>
                <w:noProof/>
                <w:webHidden/>
              </w:rPr>
              <w:t>4</w:t>
            </w:r>
            <w:r w:rsidR="00837D01">
              <w:rPr>
                <w:noProof/>
                <w:webHidden/>
              </w:rPr>
              <w:fldChar w:fldCharType="end"/>
            </w:r>
          </w:hyperlink>
        </w:p>
        <w:p w14:paraId="50B46600" w14:textId="023C54C5" w:rsidR="00837D01" w:rsidRDefault="00F370CF">
          <w:pPr>
            <w:pStyle w:val="Inhopg1"/>
            <w:tabs>
              <w:tab w:val="right" w:leader="dot" w:pos="4527"/>
            </w:tabs>
            <w:rPr>
              <w:rFonts w:eastAsiaTheme="minorEastAsia" w:cstheme="minorBidi"/>
              <w:bCs w:val="0"/>
              <w:noProof/>
              <w:color w:val="auto"/>
              <w:sz w:val="24"/>
              <w:szCs w:val="24"/>
              <w:lang w:val="nl-NL" w:eastAsia="nl-NL" w:bidi="ar-SA"/>
            </w:rPr>
          </w:pPr>
          <w:hyperlink w:anchor="_Toc536793042" w:history="1">
            <w:r w:rsidR="00837D01" w:rsidRPr="00491CA1">
              <w:rPr>
                <w:rStyle w:val="Hyperlink"/>
                <w:noProof/>
              </w:rPr>
              <w:t>Reader context</w:t>
            </w:r>
            <w:r w:rsidR="00837D01">
              <w:rPr>
                <w:noProof/>
                <w:webHidden/>
              </w:rPr>
              <w:tab/>
            </w:r>
            <w:r w:rsidR="00837D01">
              <w:rPr>
                <w:noProof/>
                <w:webHidden/>
              </w:rPr>
              <w:fldChar w:fldCharType="begin"/>
            </w:r>
            <w:r w:rsidR="00837D01">
              <w:rPr>
                <w:noProof/>
                <w:webHidden/>
              </w:rPr>
              <w:instrText xml:space="preserve"> PAGEREF _Toc536793042 \h </w:instrText>
            </w:r>
            <w:r w:rsidR="00837D01">
              <w:rPr>
                <w:noProof/>
                <w:webHidden/>
              </w:rPr>
            </w:r>
            <w:r w:rsidR="00837D01">
              <w:rPr>
                <w:noProof/>
                <w:webHidden/>
              </w:rPr>
              <w:fldChar w:fldCharType="separate"/>
            </w:r>
            <w:r w:rsidR="00837D01">
              <w:rPr>
                <w:noProof/>
                <w:webHidden/>
              </w:rPr>
              <w:t>4</w:t>
            </w:r>
            <w:r w:rsidR="00837D01">
              <w:rPr>
                <w:noProof/>
                <w:webHidden/>
              </w:rPr>
              <w:fldChar w:fldCharType="end"/>
            </w:r>
          </w:hyperlink>
        </w:p>
        <w:p w14:paraId="33B9E6DE" w14:textId="7592B473" w:rsidR="00837D01" w:rsidRDefault="00F370CF">
          <w:pPr>
            <w:pStyle w:val="Inhopg1"/>
            <w:tabs>
              <w:tab w:val="right" w:leader="dot" w:pos="4527"/>
            </w:tabs>
            <w:rPr>
              <w:rFonts w:eastAsiaTheme="minorEastAsia" w:cstheme="minorBidi"/>
              <w:bCs w:val="0"/>
              <w:noProof/>
              <w:color w:val="auto"/>
              <w:sz w:val="24"/>
              <w:szCs w:val="24"/>
              <w:lang w:val="nl-NL" w:eastAsia="nl-NL" w:bidi="ar-SA"/>
            </w:rPr>
          </w:pPr>
          <w:hyperlink w:anchor="_Toc536793043" w:history="1">
            <w:r w:rsidR="00837D01" w:rsidRPr="00491CA1">
              <w:rPr>
                <w:rStyle w:val="Hyperlink"/>
                <w:noProof/>
              </w:rPr>
              <w:t>Table of Contents</w:t>
            </w:r>
            <w:r w:rsidR="00837D01">
              <w:rPr>
                <w:noProof/>
                <w:webHidden/>
              </w:rPr>
              <w:tab/>
            </w:r>
            <w:r w:rsidR="00837D01">
              <w:rPr>
                <w:noProof/>
                <w:webHidden/>
              </w:rPr>
              <w:fldChar w:fldCharType="begin"/>
            </w:r>
            <w:r w:rsidR="00837D01">
              <w:rPr>
                <w:noProof/>
                <w:webHidden/>
              </w:rPr>
              <w:instrText xml:space="preserve"> PAGEREF _Toc536793043 \h </w:instrText>
            </w:r>
            <w:r w:rsidR="00837D01">
              <w:rPr>
                <w:noProof/>
                <w:webHidden/>
              </w:rPr>
            </w:r>
            <w:r w:rsidR="00837D01">
              <w:rPr>
                <w:noProof/>
                <w:webHidden/>
              </w:rPr>
              <w:fldChar w:fldCharType="separate"/>
            </w:r>
            <w:r w:rsidR="00837D01">
              <w:rPr>
                <w:noProof/>
                <w:webHidden/>
              </w:rPr>
              <w:t>5</w:t>
            </w:r>
            <w:r w:rsidR="00837D01">
              <w:rPr>
                <w:noProof/>
                <w:webHidden/>
              </w:rPr>
              <w:fldChar w:fldCharType="end"/>
            </w:r>
          </w:hyperlink>
        </w:p>
        <w:p w14:paraId="7DDA9675" w14:textId="012A1C77" w:rsidR="00837D01" w:rsidRDefault="00F370CF">
          <w:pPr>
            <w:pStyle w:val="Inhopg1"/>
            <w:tabs>
              <w:tab w:val="right" w:leader="dot" w:pos="4527"/>
            </w:tabs>
            <w:rPr>
              <w:rFonts w:eastAsiaTheme="minorEastAsia" w:cstheme="minorBidi"/>
              <w:bCs w:val="0"/>
              <w:noProof/>
              <w:color w:val="auto"/>
              <w:sz w:val="24"/>
              <w:szCs w:val="24"/>
              <w:lang w:val="nl-NL" w:eastAsia="nl-NL" w:bidi="ar-SA"/>
            </w:rPr>
          </w:pPr>
          <w:hyperlink w:anchor="_Toc536793044" w:history="1">
            <w:r w:rsidR="00837D01" w:rsidRPr="00491CA1">
              <w:rPr>
                <w:rStyle w:val="Hyperlink"/>
                <w:noProof/>
              </w:rPr>
              <w:t>1 Introduction</w:t>
            </w:r>
            <w:r w:rsidR="00837D01">
              <w:rPr>
                <w:noProof/>
                <w:webHidden/>
              </w:rPr>
              <w:tab/>
            </w:r>
            <w:r w:rsidR="00837D01">
              <w:rPr>
                <w:noProof/>
                <w:webHidden/>
              </w:rPr>
              <w:fldChar w:fldCharType="begin"/>
            </w:r>
            <w:r w:rsidR="00837D01">
              <w:rPr>
                <w:noProof/>
                <w:webHidden/>
              </w:rPr>
              <w:instrText xml:space="preserve"> PAGEREF _Toc536793044 \h </w:instrText>
            </w:r>
            <w:r w:rsidR="00837D01">
              <w:rPr>
                <w:noProof/>
                <w:webHidden/>
              </w:rPr>
            </w:r>
            <w:r w:rsidR="00837D01">
              <w:rPr>
                <w:noProof/>
                <w:webHidden/>
              </w:rPr>
              <w:fldChar w:fldCharType="separate"/>
            </w:r>
            <w:r w:rsidR="00837D01">
              <w:rPr>
                <w:noProof/>
                <w:webHidden/>
              </w:rPr>
              <w:t>6</w:t>
            </w:r>
            <w:r w:rsidR="00837D01">
              <w:rPr>
                <w:noProof/>
                <w:webHidden/>
              </w:rPr>
              <w:fldChar w:fldCharType="end"/>
            </w:r>
          </w:hyperlink>
        </w:p>
        <w:p w14:paraId="45CAEF1B" w14:textId="47EFC1E2" w:rsidR="00837D01" w:rsidRDefault="00F370CF">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45" w:history="1">
            <w:r w:rsidR="00837D01" w:rsidRPr="00491CA1">
              <w:rPr>
                <w:rStyle w:val="Hyperlink"/>
                <w:noProof/>
              </w:rPr>
              <w:t>1.1</w:t>
            </w:r>
            <w:r w:rsidR="00837D01">
              <w:rPr>
                <w:rFonts w:eastAsiaTheme="minorEastAsia" w:cstheme="minorBidi"/>
                <w:iCs w:val="0"/>
                <w:noProof/>
                <w:color w:val="auto"/>
                <w:sz w:val="24"/>
                <w:szCs w:val="24"/>
                <w:lang w:val="nl-NL" w:eastAsia="nl-NL" w:bidi="ar-SA"/>
              </w:rPr>
              <w:tab/>
            </w:r>
            <w:r w:rsidR="00837D01" w:rsidRPr="00491CA1">
              <w:rPr>
                <w:rStyle w:val="Hyperlink"/>
                <w:noProof/>
              </w:rPr>
              <w:t>Problem description</w:t>
            </w:r>
            <w:r w:rsidR="00837D01">
              <w:rPr>
                <w:noProof/>
                <w:webHidden/>
              </w:rPr>
              <w:tab/>
            </w:r>
            <w:r w:rsidR="00837D01">
              <w:rPr>
                <w:noProof/>
                <w:webHidden/>
              </w:rPr>
              <w:fldChar w:fldCharType="begin"/>
            </w:r>
            <w:r w:rsidR="00837D01">
              <w:rPr>
                <w:noProof/>
                <w:webHidden/>
              </w:rPr>
              <w:instrText xml:space="preserve"> PAGEREF _Toc536793045 \h </w:instrText>
            </w:r>
            <w:r w:rsidR="00837D01">
              <w:rPr>
                <w:noProof/>
                <w:webHidden/>
              </w:rPr>
            </w:r>
            <w:r w:rsidR="00837D01">
              <w:rPr>
                <w:noProof/>
                <w:webHidden/>
              </w:rPr>
              <w:fldChar w:fldCharType="separate"/>
            </w:r>
            <w:r w:rsidR="00837D01">
              <w:rPr>
                <w:noProof/>
                <w:webHidden/>
              </w:rPr>
              <w:t>7</w:t>
            </w:r>
            <w:r w:rsidR="00837D01">
              <w:rPr>
                <w:noProof/>
                <w:webHidden/>
              </w:rPr>
              <w:fldChar w:fldCharType="end"/>
            </w:r>
          </w:hyperlink>
        </w:p>
        <w:p w14:paraId="1543A82B" w14:textId="545636E1" w:rsidR="00837D01" w:rsidRDefault="00F370CF">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046" w:history="1">
            <w:r w:rsidR="00837D01" w:rsidRPr="00491CA1">
              <w:rPr>
                <w:rStyle w:val="Hyperlink"/>
                <w:noProof/>
              </w:rPr>
              <w:t>1.1.1</w:t>
            </w:r>
            <w:r w:rsidR="00837D01">
              <w:rPr>
                <w:rFonts w:eastAsiaTheme="minorEastAsia" w:cstheme="minorBidi"/>
                <w:noProof/>
                <w:color w:val="auto"/>
                <w:sz w:val="24"/>
                <w:szCs w:val="24"/>
                <w:lang w:val="nl-NL" w:eastAsia="nl-NL" w:bidi="ar-SA"/>
              </w:rPr>
              <w:tab/>
            </w:r>
            <w:r w:rsidR="00837D01" w:rsidRPr="00491CA1">
              <w:rPr>
                <w:rStyle w:val="Hyperlink"/>
                <w:noProof/>
              </w:rPr>
              <w:t>Research scope</w:t>
            </w:r>
            <w:r w:rsidR="00837D01">
              <w:rPr>
                <w:noProof/>
                <w:webHidden/>
              </w:rPr>
              <w:tab/>
            </w:r>
            <w:r w:rsidR="00837D01">
              <w:rPr>
                <w:noProof/>
                <w:webHidden/>
              </w:rPr>
              <w:fldChar w:fldCharType="begin"/>
            </w:r>
            <w:r w:rsidR="00837D01">
              <w:rPr>
                <w:noProof/>
                <w:webHidden/>
              </w:rPr>
              <w:instrText xml:space="preserve"> PAGEREF _Toc536793046 \h </w:instrText>
            </w:r>
            <w:r w:rsidR="00837D01">
              <w:rPr>
                <w:noProof/>
                <w:webHidden/>
              </w:rPr>
            </w:r>
            <w:r w:rsidR="00837D01">
              <w:rPr>
                <w:noProof/>
                <w:webHidden/>
              </w:rPr>
              <w:fldChar w:fldCharType="separate"/>
            </w:r>
            <w:r w:rsidR="00837D01">
              <w:rPr>
                <w:noProof/>
                <w:webHidden/>
              </w:rPr>
              <w:t>8</w:t>
            </w:r>
            <w:r w:rsidR="00837D01">
              <w:rPr>
                <w:noProof/>
                <w:webHidden/>
              </w:rPr>
              <w:fldChar w:fldCharType="end"/>
            </w:r>
          </w:hyperlink>
        </w:p>
        <w:p w14:paraId="5F97266D" w14:textId="1216FC0F" w:rsidR="00837D01" w:rsidRDefault="00F370CF">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47" w:history="1">
            <w:r w:rsidR="00837D01" w:rsidRPr="00491CA1">
              <w:rPr>
                <w:rStyle w:val="Hyperlink"/>
                <w:noProof/>
              </w:rPr>
              <w:t>1.2</w:t>
            </w:r>
            <w:r w:rsidR="00837D01">
              <w:rPr>
                <w:rFonts w:eastAsiaTheme="minorEastAsia" w:cstheme="minorBidi"/>
                <w:iCs w:val="0"/>
                <w:noProof/>
                <w:color w:val="auto"/>
                <w:sz w:val="24"/>
                <w:szCs w:val="24"/>
                <w:lang w:val="nl-NL" w:eastAsia="nl-NL" w:bidi="ar-SA"/>
              </w:rPr>
              <w:tab/>
            </w:r>
            <w:r w:rsidR="00837D01" w:rsidRPr="00491CA1">
              <w:rPr>
                <w:rStyle w:val="Hyperlink"/>
                <w:noProof/>
              </w:rPr>
              <w:t>Research question</w:t>
            </w:r>
            <w:r w:rsidR="00837D01">
              <w:rPr>
                <w:noProof/>
                <w:webHidden/>
              </w:rPr>
              <w:tab/>
            </w:r>
            <w:r w:rsidR="00837D01">
              <w:rPr>
                <w:noProof/>
                <w:webHidden/>
              </w:rPr>
              <w:fldChar w:fldCharType="begin"/>
            </w:r>
            <w:r w:rsidR="00837D01">
              <w:rPr>
                <w:noProof/>
                <w:webHidden/>
              </w:rPr>
              <w:instrText xml:space="preserve"> PAGEREF _Toc536793047 \h </w:instrText>
            </w:r>
            <w:r w:rsidR="00837D01">
              <w:rPr>
                <w:noProof/>
                <w:webHidden/>
              </w:rPr>
            </w:r>
            <w:r w:rsidR="00837D01">
              <w:rPr>
                <w:noProof/>
                <w:webHidden/>
              </w:rPr>
              <w:fldChar w:fldCharType="separate"/>
            </w:r>
            <w:r w:rsidR="00837D01">
              <w:rPr>
                <w:noProof/>
                <w:webHidden/>
              </w:rPr>
              <w:t>8</w:t>
            </w:r>
            <w:r w:rsidR="00837D01">
              <w:rPr>
                <w:noProof/>
                <w:webHidden/>
              </w:rPr>
              <w:fldChar w:fldCharType="end"/>
            </w:r>
          </w:hyperlink>
        </w:p>
        <w:p w14:paraId="44AA1544" w14:textId="59458301" w:rsidR="00837D01" w:rsidRDefault="00F370CF">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48" w:history="1">
            <w:r w:rsidR="00837D01" w:rsidRPr="00491CA1">
              <w:rPr>
                <w:rStyle w:val="Hyperlink"/>
                <w:noProof/>
              </w:rPr>
              <w:t>1.3</w:t>
            </w:r>
            <w:r w:rsidR="00837D01">
              <w:rPr>
                <w:rFonts w:eastAsiaTheme="minorEastAsia" w:cstheme="minorBidi"/>
                <w:iCs w:val="0"/>
                <w:noProof/>
                <w:color w:val="auto"/>
                <w:sz w:val="24"/>
                <w:szCs w:val="24"/>
                <w:lang w:val="nl-NL" w:eastAsia="nl-NL" w:bidi="ar-SA"/>
              </w:rPr>
              <w:tab/>
            </w:r>
            <w:r w:rsidR="00837D01" w:rsidRPr="00491CA1">
              <w:rPr>
                <w:rStyle w:val="Hyperlink"/>
                <w:noProof/>
              </w:rPr>
              <w:t>Approach</w:t>
            </w:r>
            <w:r w:rsidR="00837D01">
              <w:rPr>
                <w:noProof/>
                <w:webHidden/>
              </w:rPr>
              <w:tab/>
            </w:r>
            <w:r w:rsidR="00837D01">
              <w:rPr>
                <w:noProof/>
                <w:webHidden/>
              </w:rPr>
              <w:fldChar w:fldCharType="begin"/>
            </w:r>
            <w:r w:rsidR="00837D01">
              <w:rPr>
                <w:noProof/>
                <w:webHidden/>
              </w:rPr>
              <w:instrText xml:space="preserve"> PAGEREF _Toc536793048 \h </w:instrText>
            </w:r>
            <w:r w:rsidR="00837D01">
              <w:rPr>
                <w:noProof/>
                <w:webHidden/>
              </w:rPr>
            </w:r>
            <w:r w:rsidR="00837D01">
              <w:rPr>
                <w:noProof/>
                <w:webHidden/>
              </w:rPr>
              <w:fldChar w:fldCharType="separate"/>
            </w:r>
            <w:r w:rsidR="00837D01">
              <w:rPr>
                <w:noProof/>
                <w:webHidden/>
              </w:rPr>
              <w:t>9</w:t>
            </w:r>
            <w:r w:rsidR="00837D01">
              <w:rPr>
                <w:noProof/>
                <w:webHidden/>
              </w:rPr>
              <w:fldChar w:fldCharType="end"/>
            </w:r>
          </w:hyperlink>
        </w:p>
        <w:p w14:paraId="4BFE9A3C" w14:textId="6530F6EA" w:rsidR="00837D01" w:rsidRDefault="00F370CF">
          <w:pPr>
            <w:pStyle w:val="Inhopg1"/>
            <w:tabs>
              <w:tab w:val="right" w:leader="dot" w:pos="4527"/>
            </w:tabs>
            <w:rPr>
              <w:rFonts w:eastAsiaTheme="minorEastAsia" w:cstheme="minorBidi"/>
              <w:bCs w:val="0"/>
              <w:noProof/>
              <w:color w:val="auto"/>
              <w:sz w:val="24"/>
              <w:szCs w:val="24"/>
              <w:lang w:val="nl-NL" w:eastAsia="nl-NL" w:bidi="ar-SA"/>
            </w:rPr>
          </w:pPr>
          <w:hyperlink w:anchor="_Toc536793049" w:history="1">
            <w:r w:rsidR="00837D01" w:rsidRPr="00491CA1">
              <w:rPr>
                <w:rStyle w:val="Hyperlink"/>
                <w:noProof/>
              </w:rPr>
              <w:t>2 References</w:t>
            </w:r>
            <w:r w:rsidR="00837D01">
              <w:rPr>
                <w:noProof/>
                <w:webHidden/>
              </w:rPr>
              <w:tab/>
            </w:r>
            <w:r w:rsidR="00837D01">
              <w:rPr>
                <w:noProof/>
                <w:webHidden/>
              </w:rPr>
              <w:fldChar w:fldCharType="begin"/>
            </w:r>
            <w:r w:rsidR="00837D01">
              <w:rPr>
                <w:noProof/>
                <w:webHidden/>
              </w:rPr>
              <w:instrText xml:space="preserve"> PAGEREF _Toc536793049 \h </w:instrText>
            </w:r>
            <w:r w:rsidR="00837D01">
              <w:rPr>
                <w:noProof/>
                <w:webHidden/>
              </w:rPr>
            </w:r>
            <w:r w:rsidR="00837D01">
              <w:rPr>
                <w:noProof/>
                <w:webHidden/>
              </w:rPr>
              <w:fldChar w:fldCharType="separate"/>
            </w:r>
            <w:r w:rsidR="00837D01">
              <w:rPr>
                <w:noProof/>
                <w:webHidden/>
              </w:rPr>
              <w:t>12</w:t>
            </w:r>
            <w:r w:rsidR="00837D01">
              <w:rPr>
                <w:noProof/>
                <w:webHidden/>
              </w:rPr>
              <w:fldChar w:fldCharType="end"/>
            </w:r>
          </w:hyperlink>
        </w:p>
        <w:p w14:paraId="016FC30C" w14:textId="3722B5E3" w:rsidR="00837D01" w:rsidRDefault="00F370CF">
          <w:pPr>
            <w:pStyle w:val="Inhopg1"/>
            <w:tabs>
              <w:tab w:val="right" w:leader="dot" w:pos="4527"/>
            </w:tabs>
            <w:rPr>
              <w:rFonts w:eastAsiaTheme="minorEastAsia" w:cstheme="minorBidi"/>
              <w:bCs w:val="0"/>
              <w:noProof/>
              <w:color w:val="auto"/>
              <w:sz w:val="24"/>
              <w:szCs w:val="24"/>
              <w:lang w:val="nl-NL" w:eastAsia="nl-NL" w:bidi="ar-SA"/>
            </w:rPr>
          </w:pPr>
          <w:hyperlink w:anchor="_Toc536793050" w:history="1">
            <w:r w:rsidR="00837D01" w:rsidRPr="00491CA1">
              <w:rPr>
                <w:rStyle w:val="Hyperlink"/>
                <w:noProof/>
              </w:rPr>
              <w:t>3 Appendices</w:t>
            </w:r>
            <w:r w:rsidR="00837D01">
              <w:rPr>
                <w:noProof/>
                <w:webHidden/>
              </w:rPr>
              <w:tab/>
            </w:r>
            <w:r w:rsidR="00837D01">
              <w:rPr>
                <w:noProof/>
                <w:webHidden/>
              </w:rPr>
              <w:fldChar w:fldCharType="begin"/>
            </w:r>
            <w:r w:rsidR="00837D01">
              <w:rPr>
                <w:noProof/>
                <w:webHidden/>
              </w:rPr>
              <w:instrText xml:space="preserve"> PAGEREF _Toc536793050 \h </w:instrText>
            </w:r>
            <w:r w:rsidR="00837D01">
              <w:rPr>
                <w:noProof/>
                <w:webHidden/>
              </w:rPr>
            </w:r>
            <w:r w:rsidR="00837D01">
              <w:rPr>
                <w:noProof/>
                <w:webHidden/>
              </w:rPr>
              <w:fldChar w:fldCharType="separate"/>
            </w:r>
            <w:r w:rsidR="00837D01">
              <w:rPr>
                <w:noProof/>
                <w:webHidden/>
              </w:rPr>
              <w:t>14</w:t>
            </w:r>
            <w:r w:rsidR="00837D01">
              <w:rPr>
                <w:noProof/>
                <w:webHidden/>
              </w:rPr>
              <w:fldChar w:fldCharType="end"/>
            </w:r>
          </w:hyperlink>
        </w:p>
        <w:p w14:paraId="379A4F45" w14:textId="3DAE5DAB" w:rsidR="00837D01" w:rsidRDefault="00F370CF">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51" w:history="1">
            <w:r w:rsidR="00837D01" w:rsidRPr="00491CA1">
              <w:rPr>
                <w:rStyle w:val="Hyperlink"/>
                <w:noProof/>
              </w:rPr>
              <w:t>3.1</w:t>
            </w:r>
            <w:r w:rsidR="00837D01">
              <w:rPr>
                <w:rFonts w:eastAsiaTheme="minorEastAsia" w:cstheme="minorBidi"/>
                <w:iCs w:val="0"/>
                <w:noProof/>
                <w:color w:val="auto"/>
                <w:sz w:val="24"/>
                <w:szCs w:val="24"/>
                <w:lang w:val="nl-NL" w:eastAsia="nl-NL" w:bidi="ar-SA"/>
              </w:rPr>
              <w:tab/>
            </w:r>
            <w:r w:rsidR="00837D01" w:rsidRPr="00491CA1">
              <w:rPr>
                <w:rStyle w:val="Hyperlink"/>
                <w:noProof/>
              </w:rPr>
              <w:t>Unique activities in dataset</w:t>
            </w:r>
            <w:r w:rsidR="00837D01">
              <w:rPr>
                <w:noProof/>
                <w:webHidden/>
              </w:rPr>
              <w:tab/>
            </w:r>
            <w:r w:rsidR="00837D01">
              <w:rPr>
                <w:noProof/>
                <w:webHidden/>
              </w:rPr>
              <w:fldChar w:fldCharType="begin"/>
            </w:r>
            <w:r w:rsidR="00837D01">
              <w:rPr>
                <w:noProof/>
                <w:webHidden/>
              </w:rPr>
              <w:instrText xml:space="preserve"> PAGEREF _Toc536793051 \h </w:instrText>
            </w:r>
            <w:r w:rsidR="00837D01">
              <w:rPr>
                <w:noProof/>
                <w:webHidden/>
              </w:rPr>
            </w:r>
            <w:r w:rsidR="00837D01">
              <w:rPr>
                <w:noProof/>
                <w:webHidden/>
              </w:rPr>
              <w:fldChar w:fldCharType="separate"/>
            </w:r>
            <w:r w:rsidR="00837D01">
              <w:rPr>
                <w:noProof/>
                <w:webHidden/>
              </w:rPr>
              <w:t>14</w:t>
            </w:r>
            <w:r w:rsidR="00837D01">
              <w:rPr>
                <w:noProof/>
                <w:webHidden/>
              </w:rPr>
              <w:fldChar w:fldCharType="end"/>
            </w:r>
          </w:hyperlink>
        </w:p>
        <w:p w14:paraId="35DFCE7A" w14:textId="3BAE1704" w:rsidR="00837D01" w:rsidRDefault="00F370CF">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052" w:history="1">
            <w:r w:rsidR="00837D01" w:rsidRPr="00491CA1">
              <w:rPr>
                <w:rStyle w:val="Hyperlink"/>
                <w:noProof/>
              </w:rPr>
              <w:t>3.2</w:t>
            </w:r>
            <w:r w:rsidR="00837D01">
              <w:rPr>
                <w:rFonts w:eastAsiaTheme="minorEastAsia" w:cstheme="minorBidi"/>
                <w:iCs w:val="0"/>
                <w:noProof/>
                <w:color w:val="auto"/>
                <w:sz w:val="24"/>
                <w:szCs w:val="24"/>
                <w:lang w:val="nl-NL" w:eastAsia="nl-NL" w:bidi="ar-SA"/>
              </w:rPr>
              <w:tab/>
            </w:r>
            <w:r w:rsidR="00837D01" w:rsidRPr="00491CA1">
              <w:rPr>
                <w:rStyle w:val="Hyperlink"/>
                <w:noProof/>
              </w:rPr>
              <w:t>User values for testing</w:t>
            </w:r>
            <w:r w:rsidR="00837D01">
              <w:rPr>
                <w:noProof/>
                <w:webHidden/>
              </w:rPr>
              <w:tab/>
            </w:r>
            <w:r w:rsidR="00837D01">
              <w:rPr>
                <w:noProof/>
                <w:webHidden/>
              </w:rPr>
              <w:fldChar w:fldCharType="begin"/>
            </w:r>
            <w:r w:rsidR="00837D01">
              <w:rPr>
                <w:noProof/>
                <w:webHidden/>
              </w:rPr>
              <w:instrText xml:space="preserve"> PAGEREF _Toc536793052 \h </w:instrText>
            </w:r>
            <w:r w:rsidR="00837D01">
              <w:rPr>
                <w:noProof/>
                <w:webHidden/>
              </w:rPr>
            </w:r>
            <w:r w:rsidR="00837D01">
              <w:rPr>
                <w:noProof/>
                <w:webHidden/>
              </w:rPr>
              <w:fldChar w:fldCharType="separate"/>
            </w:r>
            <w:r w:rsidR="00837D01">
              <w:rPr>
                <w:noProof/>
                <w:webHidden/>
              </w:rPr>
              <w:t>14</w:t>
            </w:r>
            <w:r w:rsidR="00837D01">
              <w:rPr>
                <w:noProof/>
                <w:webHidden/>
              </w:rPr>
              <w:fldChar w:fldCharType="end"/>
            </w:r>
          </w:hyperlink>
        </w:p>
        <w:p w14:paraId="2C918459" w14:textId="2301F004" w:rsidR="00A20348" w:rsidRDefault="001F77FC" w:rsidP="006A3706">
          <w:pPr>
            <w:spacing w:after="0"/>
          </w:pPr>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6A3706">
          <w:type w:val="continuous"/>
          <w:pgSz w:w="11907" w:h="16839" w:code="9"/>
          <w:pgMar w:top="1267" w:right="1339" w:bottom="1694" w:left="1339" w:header="720" w:footer="720" w:gutter="0"/>
          <w:cols w:num="2" w:space="155"/>
          <w:docGrid w:linePitch="360"/>
        </w:sectPr>
      </w:pPr>
    </w:p>
    <w:p w14:paraId="5C06F43A" w14:textId="0C38F588" w:rsidR="004C3E5E" w:rsidRDefault="00A20348" w:rsidP="00B62AC1">
      <w:pPr>
        <w:pStyle w:val="Kop1"/>
        <w:ind w:left="720"/>
      </w:pPr>
      <w:r>
        <w:br w:type="page"/>
      </w:r>
      <w:r w:rsidR="007D2BC7">
        <w:lastRenderedPageBreak/>
        <w:br/>
      </w:r>
      <w:bookmarkStart w:id="5" w:name="_Toc536793044"/>
      <w:r w:rsidR="004D13C7">
        <w:t>Introduction</w:t>
      </w:r>
      <w:bookmarkEnd w:id="5"/>
    </w:p>
    <w:p w14:paraId="00301164" w14:textId="24656C13" w:rsidR="006476CF" w:rsidRDefault="004A515B" w:rsidP="006476CF">
      <w:r>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6F8B8E05" w:rsidR="00086E88" w:rsidRPr="00FA0406" w:rsidRDefault="00086E88"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086E88" w:rsidRDefault="00086E8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6F8B8E05" w:rsidR="00086E88" w:rsidRPr="00FA0406" w:rsidRDefault="00086E88"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086E88" w:rsidRDefault="00086E88"/>
                    </w:txbxContent>
                  </v:textbox>
                </v:shape>
                <w10:wrap type="square"/>
              </v:group>
            </w:pict>
          </mc:Fallback>
        </mc:AlternateContent>
      </w:r>
      <w:r w:rsidR="006476CF">
        <w:t xml:space="preserve">It is natural for humans to increase their dependence on technology as technology improves </w:t>
      </w:r>
      <w:r w:rsidR="006476CF">
        <w:fldChar w:fldCharType="begin"/>
      </w:r>
      <w:r w:rsidR="006476CF">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fldChar w:fldCharType="separate"/>
      </w:r>
      <w:r w:rsidR="006476CF">
        <w:rPr>
          <w:noProof/>
        </w:rPr>
        <w:t>[1]</w:t>
      </w:r>
      <w:r w:rsidR="006476CF">
        <w:fldChar w:fldCharType="end"/>
      </w:r>
      <w:r w:rsidR="006476CF">
        <w:t>. Through applications in smart homes, wearables, virtual coaches and many others,</w:t>
      </w:r>
      <w:r w:rsidR="0006616C">
        <w:t xml:space="preserve"> people have increasingly adapted modern technologies into their daily lives. Their goals are to increase health, efficiency and many other values</w:t>
      </w:r>
      <w:r w:rsidR="00FF346E">
        <w:t>.</w:t>
      </w:r>
      <w:r w:rsidR="0006616C">
        <w:t xml:space="preserve"> </w:t>
      </w:r>
      <w:r w:rsidR="00FF346E">
        <w:t xml:space="preserve">Conversely, the abundance of apps and notifications </w:t>
      </w:r>
      <w:r w:rsidR="00FA0406">
        <w:t>have a negative effect on the users and cause them</w:t>
      </w:r>
      <w:r w:rsidR="00FF346E">
        <w:t xml:space="preserve"> to grow immune to the constant stream of information that is presented to </w:t>
      </w:r>
      <w:r w:rsidR="00FA0406">
        <w:t>them</w:t>
      </w:r>
      <w:r w:rsidR="00FF346E">
        <w:t xml:space="preserve"> in a daily basis </w:t>
      </w:r>
      <w:r w:rsidR="00FF346E">
        <w:fldChar w:fldCharType="begin"/>
      </w:r>
      <w:r w:rsidR="00FA0406">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fldChar w:fldCharType="separate"/>
      </w:r>
      <w:r w:rsidR="00FA0406">
        <w:rPr>
          <w:noProof/>
        </w:rPr>
        <w:t>[2]</w:t>
      </w:r>
      <w:r w:rsidR="00FF346E">
        <w:fldChar w:fldCharType="end"/>
      </w:r>
      <w:r w:rsidR="00FF346E">
        <w:t>.</w:t>
      </w:r>
      <w:r w:rsidR="00FA0406" w:rsidRPr="00FA0406">
        <w:t xml:space="preserve"> </w:t>
      </w:r>
      <w:r w:rsidR="00FA0406">
        <w:t xml:space="preserve">Especially the elderly or people with a mental impairment could benefit from an effective support agent </w:t>
      </w:r>
      <w:r w:rsidR="00FA0406">
        <w:fldChar w:fldCharType="begin"/>
      </w:r>
      <w:r w:rsidR="00FA0406">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fldChar w:fldCharType="separate"/>
      </w:r>
      <w:r w:rsidR="00FA0406" w:rsidRPr="00FA0406">
        <w:rPr>
          <w:rFonts w:ascii="Times New Roman" w:cs="Times New Roman"/>
          <w:color w:val="000000"/>
        </w:rPr>
        <w:t>[3]–[8]</w:t>
      </w:r>
      <w:r w:rsidR="00FA0406">
        <w:fldChar w:fldCharType="end"/>
      </w:r>
      <w:r w:rsidR="00FA0406">
        <w:t>.</w:t>
      </w:r>
    </w:p>
    <w:p w14:paraId="10FE2C98" w14:textId="77FC480F" w:rsidR="004A515B" w:rsidRDefault="00FA0406" w:rsidP="00FA0406">
      <w:pPr>
        <w:keepNext/>
        <w:jc w:val="left"/>
      </w:pPr>
      <w:r>
        <w:t xml:space="preserve">A proper implementation of such a support agent could improve the effectiveness of all </w:t>
      </w:r>
      <w:r w:rsidR="00C01074">
        <w:t>notification-based</w:t>
      </w:r>
      <w:r>
        <w:t xml:space="preserve"> applications. “Too many notifications cause the user to tune out” </w:t>
      </w:r>
      <w:r>
        <w:fldChar w:fldCharType="begin"/>
      </w:r>
      <w:r>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fldChar w:fldCharType="separate"/>
      </w:r>
      <w:r>
        <w:rPr>
          <w:noProof/>
        </w:rPr>
        <w:t>[9]</w:t>
      </w:r>
      <w:r>
        <w:fldChar w:fldCharType="end"/>
      </w:r>
      <w:r>
        <w:t xml:space="preserve">. Rather than bombarding the user with notifications right when a related event occurs, </w:t>
      </w:r>
      <w:r w:rsidR="004A515B">
        <w:t xml:space="preserve">the user is much more likely to act upon the notification if it is delivered at an appropriate time. </w:t>
      </w:r>
    </w:p>
    <w:p w14:paraId="2CE6D3AA" w14:textId="6A975D09" w:rsidR="004A515B" w:rsidRDefault="004A515B" w:rsidP="004A515B">
      <w:r>
        <w:t>But what actually is an appropriate time? The appropriate time for notification is inherently linked to the nature of the user’s action. To illustrate this, consider the following example throughout this report.</w:t>
      </w:r>
    </w:p>
    <w:p w14:paraId="2E52F85A" w14:textId="77777777" w:rsidR="004A515B" w:rsidRDefault="004A515B" w:rsidP="004A515B">
      <w:pPr>
        <w:pStyle w:val="Citaat"/>
      </w:pPr>
      <w:r>
        <w:t>An elderly gentleman</w:t>
      </w:r>
      <w:r w:rsidRPr="007D2486">
        <w:t xml:space="preserve">, </w:t>
      </w:r>
      <w:r>
        <w:t>Peter</w:t>
      </w:r>
      <w:r w:rsidRPr="007D2486">
        <w:t xml:space="preserve">, </w:t>
      </w:r>
      <w:r>
        <w:t>often forgets to close the garden doors before leaving the house or going to sleep.</w:t>
      </w:r>
    </w:p>
    <w:p w14:paraId="18ACDE49" w14:textId="6056FDE5" w:rsidR="00D40002" w:rsidRDefault="004A515B" w:rsidP="00FA0406">
      <w:pPr>
        <w:keepNext/>
        <w:jc w:val="left"/>
      </w:pPr>
      <w:r>
        <w:t xml:space="preserve">In this example, timely notification is of the essence. </w:t>
      </w:r>
      <w:r w:rsidR="00D40002">
        <w:t xml:space="preserve">The current situation? Usually a simple timer is set moments before the expected time of the deadline. Obviously, this is not very fool proof. </w:t>
      </w:r>
      <w:r w:rsidR="002306DC">
        <w:t>The ideal solution? Getting a notification just before the deadline of sleeping or leaving the house.</w:t>
      </w:r>
      <w:r w:rsidR="002306DC">
        <w:t xml:space="preserve"> A smart reminder, so to say.</w:t>
      </w:r>
    </w:p>
    <w:p w14:paraId="17E5B8C0" w14:textId="3B3F5DB1" w:rsidR="00FA0406" w:rsidRDefault="00D40002" w:rsidP="00FA0406">
      <w:pPr>
        <w:keepNext/>
        <w:jc w:val="left"/>
      </w:pPr>
      <w:r>
        <w:t xml:space="preserve">However, both solutions have an additional caveat. Say a person never checks their phone during </w:t>
      </w:r>
      <w:r w:rsidR="00C01074">
        <w:t>cooking or</w:t>
      </w:r>
      <w:r>
        <w:t xml:space="preserve"> does not want to be disturbed while working. Any notifications delivered then will be ineffective. </w:t>
      </w:r>
      <w:r w:rsidR="00C01074">
        <w:t>So,</w:t>
      </w:r>
      <w:r>
        <w:t xml:space="preserve"> the ideal solution is not only to find a moment just before the deadline, but to make sure that moment </w:t>
      </w:r>
      <w:r w:rsidR="00304E69">
        <w:t>is an acceptable moment to notify.</w:t>
      </w:r>
    </w:p>
    <w:p w14:paraId="2EC5A58D" w14:textId="62031512" w:rsidR="00FA0406" w:rsidRPr="006476CF" w:rsidRDefault="00FA0406" w:rsidP="006476CF"/>
    <w:p w14:paraId="38560BC0" w14:textId="3CCB2EC2" w:rsidR="00304E69" w:rsidRDefault="00FF2931" w:rsidP="00304E69">
      <w:r>
        <w:lastRenderedPageBreak/>
        <w:t>Preliminary research has shown that t</w:t>
      </w:r>
      <w:r w:rsidR="00304E69">
        <w:t>here are many applications that attempt to use knowledge about their user’s activities</w:t>
      </w:r>
      <w:r w:rsidR="00D06754">
        <w:t xml:space="preserve">. However, only few actually manage to create a predictive model that preempts the deadline. </w:t>
      </w:r>
      <w:r w:rsidR="00304E69">
        <w:t>The following examples are of existing products and applications</w:t>
      </w:r>
      <w:r w:rsidR="00D06754">
        <w:t xml:space="preserve"> that combine user and device information in order to provide smarter notifications.</w:t>
      </w:r>
    </w:p>
    <w:p w14:paraId="580D98F8" w14:textId="71BE81B5" w:rsidR="00304E69" w:rsidRPr="000E5B57" w:rsidRDefault="00304E69" w:rsidP="00304E69">
      <w:pPr>
        <w:pStyle w:val="Citaat"/>
      </w:pPr>
      <w:r w:rsidRPr="000E5B57">
        <w:t>Olisto/IFTTT</w:t>
      </w:r>
      <w:r w:rsidRPr="000E5B57">
        <w:tab/>
      </w:r>
      <w:r w:rsidRPr="000E5B57">
        <w:fldChar w:fldCharType="begin"/>
      </w:r>
      <w:r w:rsidR="00792AD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792AD1">
        <w:t>[10], [11]</w:t>
      </w:r>
      <w:r w:rsidRPr="000E5B57">
        <w:fldChar w:fldCharType="end"/>
      </w:r>
      <w:r w:rsidRPr="000E5B57">
        <w:tab/>
        <w:t xml:space="preserve">Can combine date, location and smart device information to, for example, </w:t>
      </w:r>
      <w:r w:rsidR="00D06754">
        <w:t>send a notification</w:t>
      </w:r>
      <w:r w:rsidRPr="000E5B57">
        <w:t xml:space="preserve"> when leaving home and a specific power consumption is still high (i.e. the TV is still on</w:t>
      </w:r>
      <w:r w:rsidR="00792AD1">
        <w:t>).</w:t>
      </w:r>
    </w:p>
    <w:p w14:paraId="1CB2423B" w14:textId="716B35F4" w:rsidR="00304E69" w:rsidRPr="000E5B57" w:rsidRDefault="00304E69" w:rsidP="00304E69">
      <w:pPr>
        <w:pStyle w:val="Citaat"/>
      </w:pPr>
      <w:r w:rsidRPr="000E5B57">
        <w:t>Maps/Waze</w:t>
      </w:r>
      <w:r w:rsidRPr="000E5B57">
        <w:tab/>
      </w:r>
      <w:r w:rsidR="00792AD1">
        <w:fldChar w:fldCharType="begin"/>
      </w:r>
      <w:r w:rsidR="00792AD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fldChar w:fldCharType="separate"/>
      </w:r>
      <w:r w:rsidR="00792AD1">
        <w:rPr>
          <w:noProof/>
        </w:rPr>
        <w:t>[12], [13]</w:t>
      </w:r>
      <w:r w:rsidR="00792AD1">
        <w:fldChar w:fldCharType="end"/>
      </w:r>
      <w:r w:rsidRPr="000E5B57">
        <w:tab/>
        <w:t>Combines real-time traffic information and address in calendar events to provide timely departure reminders.</w:t>
      </w:r>
    </w:p>
    <w:p w14:paraId="7DA386A1" w14:textId="0F531958" w:rsidR="00304E69" w:rsidRDefault="00304E69" w:rsidP="00304E69">
      <w:pPr>
        <w:pStyle w:val="Citaat"/>
      </w:pPr>
      <w:proofErr w:type="spellStart"/>
      <w:r w:rsidRPr="000E5B57">
        <w:t>Timeful</w:t>
      </w:r>
      <w:proofErr w:type="spellEnd"/>
      <w:r w:rsidRPr="000E5B57">
        <w:tab/>
      </w:r>
      <w:r w:rsidRPr="000E5B57">
        <w:tab/>
      </w:r>
      <w:r w:rsidRPr="000E5B57">
        <w:fldChar w:fldCharType="begin"/>
      </w:r>
      <w:r w:rsidR="00AB0FDC">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AB0FDC">
        <w:t>[14]</w:t>
      </w:r>
      <w:r w:rsidRPr="000E5B57">
        <w:fldChar w:fldCharType="end"/>
      </w:r>
      <w:r w:rsidRPr="000E5B57">
        <w:tab/>
      </w:r>
      <w:r>
        <w:tab/>
      </w:r>
      <w:r w:rsidRPr="000E5B57">
        <w:t xml:space="preserve">Combines </w:t>
      </w:r>
      <w:r w:rsidR="00D06754">
        <w:t>the user’s</w:t>
      </w:r>
      <w:r w:rsidRPr="000E5B57">
        <w:t xml:space="preserve"> calendar and to-do items to estimate duration of to-do items, plan them in and generate reminders at off-peak times. </w:t>
      </w:r>
    </w:p>
    <w:p w14:paraId="0570CD59" w14:textId="12D07084" w:rsidR="00304E69" w:rsidRDefault="00AB0FDC" w:rsidP="00304E69">
      <w:r>
        <w:t xml:space="preserve">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Pr="00AB0FDC">
        <w:rPr>
          <w:rFonts w:ascii="Times New Roman" w:cs="Times New Roman"/>
          <w:color w:val="000000"/>
        </w:rPr>
        <w:t>[15]–[17]</w:t>
      </w:r>
      <w:r>
        <w:fldChar w:fldCharType="end"/>
      </w:r>
      <w:r>
        <w:t xml:space="preserve">, events based on smart devices </w:t>
      </w:r>
      <w:r>
        <w:fldChar w:fldCharType="begin"/>
      </w:r>
      <w:r>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Pr>
          <w:noProof/>
        </w:rPr>
        <w:t>[4], [18], [19]</w:t>
      </w:r>
      <w:r>
        <w:fldChar w:fldCharType="end"/>
      </w:r>
      <w:r>
        <w:t xml:space="preserve">, or a combination of numerous sources of information </w:t>
      </w:r>
      <w:r>
        <w:fldChar w:fldCharType="begin"/>
      </w:r>
      <w:r>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AB0FDC">
        <w:rPr>
          <w:rFonts w:ascii="Times New Roman" w:cs="Times New Roman"/>
          <w:color w:val="000000"/>
        </w:rPr>
        <w:t>[20]–[22]</w:t>
      </w:r>
      <w:r>
        <w:fldChar w:fldCharType="end"/>
      </w:r>
      <w:r>
        <w:t xml:space="preserve">. </w:t>
      </w:r>
      <w:r w:rsidR="00304E69">
        <w:t xml:space="preserve">While </w:t>
      </w:r>
      <w:r>
        <w:t>all very promising, most concepts and implementations</w:t>
      </w:r>
      <w:r w:rsidR="00304E69">
        <w:t xml:space="preserve"> predominantly rely on design time logic. Exceptions to this</w:t>
      </w:r>
      <w:r w:rsidR="00792AD1">
        <w:t xml:space="preserve">, such as </w:t>
      </w:r>
      <w:proofErr w:type="spellStart"/>
      <w:r w:rsidR="00792AD1">
        <w:t>Timeful</w:t>
      </w:r>
      <w:proofErr w:type="spellEnd"/>
      <w:r>
        <w:t xml:space="preserve"> </w:t>
      </w:r>
      <w:r>
        <w:fldChar w:fldCharType="begin"/>
      </w:r>
      <w:r>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rsidR="00792AD1">
        <w:t>,</w:t>
      </w:r>
      <w:r w:rsidR="00304E69">
        <w:t xml:space="preserve"> usually create a predictive model and verify this with the user in order to strengthen the model.</w:t>
      </w:r>
      <w:r w:rsidR="00792AD1">
        <w:t xml:space="preserve"> Nonetheless, not a single of these implementations take the </w:t>
      </w:r>
      <w:r w:rsidR="00FF2931">
        <w:t>user into account at the time of the notification</w:t>
      </w:r>
      <w:r w:rsidR="00792AD1">
        <w:t>.</w:t>
      </w:r>
    </w:p>
    <w:p w14:paraId="7B2933DC" w14:textId="06E7DBA0" w:rsidR="00AB0FDC" w:rsidRDefault="00AB0FDC" w:rsidP="00304E69">
      <w:r>
        <w:t>In order to make an application aware of how the user</w:t>
      </w:r>
      <w:r w:rsidR="00FF2931">
        <w:t xml:space="preserve"> may</w:t>
      </w:r>
      <w:r>
        <w:t xml:space="preserve"> perceives</w:t>
      </w:r>
      <w:r w:rsidR="00FF2931">
        <w:t xml:space="preserve"> the incoming notification, knowledge is required about a user’s values. Van </w:t>
      </w:r>
      <w:proofErr w:type="spellStart"/>
      <w:r w:rsidR="00FF2931">
        <w:t>Riemsdijk</w:t>
      </w:r>
      <w:proofErr w:type="spellEnd"/>
      <w:r w:rsidR="00FF2931">
        <w:t xml:space="preserve"> introduces the concept of a Socially Adaptive Electronic Partner (SAEP) </w:t>
      </w:r>
      <w:r w:rsidR="00FF2931">
        <w:fldChar w:fldCharType="begin"/>
      </w:r>
      <w:r w:rsidR="00FF293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fldChar w:fldCharType="separate"/>
      </w:r>
      <w:r w:rsidR="00FF2931">
        <w:rPr>
          <w:noProof/>
        </w:rPr>
        <w:t>[23]</w:t>
      </w:r>
      <w:r w:rsidR="00FF2931">
        <w:fldChar w:fldCharType="end"/>
      </w:r>
      <w:r w:rsidR="00FF2931">
        <w:t xml:space="preserve">. </w:t>
      </w:r>
      <w:r w:rsidR="00BB2DB8">
        <w:t>A SAEP</w:t>
      </w:r>
      <w:r w:rsidR="00FF2931">
        <w:t xml:space="preserve"> follows the ideology that technology should adapt to the user and not vice versa. </w:t>
      </w:r>
      <w:r w:rsidR="009319B9">
        <w:t>This is achieved by providing methods in which applications can be made aware of a user’s values.</w:t>
      </w:r>
      <w:r w:rsidR="00BB2DB8">
        <w:t xml:space="preserve"> </w:t>
      </w:r>
      <w:r w:rsidR="00616B86">
        <w:t>Through this logic it is possible to gain an understanding about finding an appropriate moment for notifying the user, rather than just focusing on the timing.</w:t>
      </w:r>
    </w:p>
    <w:p w14:paraId="632D7A89" w14:textId="6842BE65" w:rsidR="00616B86" w:rsidRDefault="00616B86" w:rsidP="00616B86">
      <w:pPr>
        <w:pStyle w:val="Kop2"/>
      </w:pPr>
      <w:bookmarkStart w:id="6" w:name="_Toc536793045"/>
      <w:r>
        <w:t>Problem description</w:t>
      </w:r>
      <w:bookmarkEnd w:id="6"/>
    </w:p>
    <w:p w14:paraId="0850D3CB" w14:textId="25F7A5AF" w:rsidR="009319B9" w:rsidRDefault="00616B86" w:rsidP="00616B86">
      <w:r>
        <w:t>The problem of finding an appropriate moment for notification boils down to a number of steps. For starters, in order to provide a reminder notification before a certain deadline, it is imperative that this deadline is known.</w:t>
      </w:r>
      <w:r w:rsidR="009C3D78">
        <w:t xml:space="preserve"> Consecutively, the preceding activities have to be identified. For this, an existing smart reminder system or predictive model has to be chosen. This, in turn, can only be done once there is sufficient knowledge about the user’s activities of daily living (ADL).</w:t>
      </w:r>
      <w:r w:rsidR="009319B9">
        <w:t xml:space="preserve"> </w:t>
      </w:r>
    </w:p>
    <w:p w14:paraId="3A7ECE76" w14:textId="3581AD50" w:rsidR="00616B86" w:rsidRDefault="009C3D78" w:rsidP="00616B86">
      <w:r>
        <w:t>Ultimately, the existing model can be extended using user values in order to provide more appropriately timed notifications.</w:t>
      </w:r>
    </w:p>
    <w:p w14:paraId="3B111977" w14:textId="1A4FE394" w:rsidR="009C3D78" w:rsidRDefault="009C3D78" w:rsidP="009C3D78">
      <w:pPr>
        <w:pStyle w:val="Kop3"/>
      </w:pPr>
      <w:bookmarkStart w:id="7" w:name="_Toc536793046"/>
      <w:r>
        <w:lastRenderedPageBreak/>
        <w:t>Research scope</w:t>
      </w:r>
      <w:bookmarkEnd w:id="7"/>
    </w:p>
    <w:p w14:paraId="585DC6FA" w14:textId="61D3BCFC" w:rsidR="00A639E3" w:rsidRDefault="009C3D78" w:rsidP="00BB2DB8">
      <w:r>
        <w:t>Prior to being able to establish the research questions, the scope of the research should be limited since the problem itself is very broad.</w:t>
      </w:r>
      <w:r w:rsidR="00A639E3">
        <w:t xml:space="preserve"> Most notable, since t</w:t>
      </w:r>
      <w:r>
        <w:t xml:space="preserve">he area of activity recognition is a rapidly evolving one. However, the current state is that any form of activity recognition based on raw sensor data </w:t>
      </w:r>
      <w:r w:rsidR="00C01074">
        <w:t>is</w:t>
      </w:r>
      <w:r>
        <w:t xml:space="preserve"> still very limited or inaccurate in general solutions</w:t>
      </w:r>
      <w:r w:rsidR="00E532C8">
        <w:t xml:space="preserve"> </w:t>
      </w:r>
      <w:r w:rsidR="00E532C8">
        <w:fldChar w:fldCharType="begin"/>
      </w:r>
      <w:r w:rsidR="00E532C8" w:rsidRPr="00E532C8">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w:instrText>
      </w:r>
      <w:r w:rsidR="00E532C8" w:rsidRPr="00C34F2D">
        <w:instrText>e</w:instrText>
      </w:r>
      <w:r w:rsidR="00E532C8">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fldChar w:fldCharType="separate"/>
      </w:r>
      <w:r w:rsidR="00E532C8">
        <w:rPr>
          <w:noProof/>
        </w:rPr>
        <w:t>[38]</w:t>
      </w:r>
      <w:r w:rsidR="00E532C8">
        <w:fldChar w:fldCharType="end"/>
      </w:r>
      <w:r>
        <w:t>. Accuracy can be improved by having location specific setups</w:t>
      </w:r>
      <w:r w:rsidR="00E532C8">
        <w:t xml:space="preserve"> </w:t>
      </w:r>
      <w:r w:rsidR="00E532C8">
        <w:fldChar w:fldCharType="begin"/>
      </w:r>
      <w:r w:rsidR="00E532C8" w:rsidRPr="00E532C8">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fldChar w:fldCharType="separate"/>
      </w:r>
      <w:r w:rsidR="00E532C8" w:rsidRPr="00E532C8">
        <w:rPr>
          <w:noProof/>
        </w:rPr>
        <w:t>[24]</w:t>
      </w:r>
      <w:r w:rsidR="00E532C8">
        <w:fldChar w:fldCharType="end"/>
      </w:r>
      <w:r>
        <w:t xml:space="preserve">, or a severely limited number of recognized activities. Over the coming years, quality and accuracy of activity recognition is expected to increase thanks to, among others, the exponential rise in IoT devices in houses and public building </w:t>
      </w:r>
      <w:r>
        <w:fldChar w:fldCharType="begin"/>
      </w:r>
      <w:r>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Pr>
          <w:noProof/>
        </w:rPr>
        <w:t>[37]</w:t>
      </w:r>
      <w:r>
        <w:fldChar w:fldCharType="end"/>
      </w:r>
      <w:r>
        <w:t xml:space="preserve"> providing more and different data, as well as the improved sensors in and capabilities of smartphones.</w:t>
      </w:r>
      <w:r w:rsidR="00BB2DB8">
        <w:t xml:space="preserve"> Even partly focusing on actual activity recognition would therefore be a substantial enlargement of the scope of research. As such, a choice </w:t>
      </w:r>
      <w:r w:rsidR="00A639E3">
        <w:t>was</w:t>
      </w:r>
      <w:r w:rsidR="00BB2DB8">
        <w:t xml:space="preserve"> made to make use of existing datasets or data streams hat directly provide information about the user’s ADL. </w:t>
      </w:r>
      <w:r w:rsidR="00E532C8">
        <w:t>However, t</w:t>
      </w:r>
      <w:r w:rsidR="00A639E3">
        <w:t>o not limit the</w:t>
      </w:r>
      <w:r w:rsidR="00E532C8">
        <w:t xml:space="preserve"> applications of the designed concept and implementations, instead the focus was shifted from the aspect of activity recognition and placed onto a proper form of implementation.</w:t>
      </w:r>
    </w:p>
    <w:p w14:paraId="49944FD3" w14:textId="4F0FBF08" w:rsidR="00BB2DB8" w:rsidRDefault="00BB2DB8" w:rsidP="00BB2DB8">
      <w:pPr>
        <w:pStyle w:val="Kop2"/>
      </w:pPr>
      <w:bookmarkStart w:id="8" w:name="_Toc536793047"/>
      <w:r>
        <w:t>Research question</w:t>
      </w:r>
      <w:bookmarkEnd w:id="8"/>
    </w:p>
    <w:p w14:paraId="33648116" w14:textId="1F26A299" w:rsidR="009319B9" w:rsidRDefault="009319B9" w:rsidP="009319B9">
      <w:r>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Default="009319B9" w:rsidP="009319B9">
      <w:pPr>
        <w:pStyle w:val="Citaat"/>
      </w:pPr>
      <w:r>
        <w:t xml:space="preserve">How can </w:t>
      </w:r>
      <w:r w:rsidR="00080DCA">
        <w:t>a</w:t>
      </w:r>
      <w:r>
        <w:t xml:space="preserve"> </w:t>
      </w:r>
      <w:r w:rsidR="00C01074">
        <w:t>smart reminder system</w:t>
      </w:r>
      <w:r>
        <w:t xml:space="preserve"> be extended to incorporate user values to provide </w:t>
      </w:r>
      <w:r w:rsidR="00080DCA">
        <w:t xml:space="preserve">more </w:t>
      </w:r>
      <w:r>
        <w:t xml:space="preserve">appropriately timed </w:t>
      </w:r>
      <w:r w:rsidR="00080DCA">
        <w:t>notifications?</w:t>
      </w:r>
    </w:p>
    <w:p w14:paraId="1A61898A" w14:textId="7244B85C" w:rsidR="009319B9" w:rsidRDefault="009319B9" w:rsidP="009319B9">
      <w:r>
        <w:t>The expected outcome of this question is a model which provides timed feedback based on the user’s ADL and value input. Subsequently this leads to a number of sub-questions that need to be answered before this</w:t>
      </w:r>
      <w:r w:rsidR="00080DCA">
        <w:t>.</w:t>
      </w:r>
    </w:p>
    <w:p w14:paraId="51618A78" w14:textId="04BB9BDF" w:rsidR="00080DCA" w:rsidRDefault="00080DCA" w:rsidP="009319B9">
      <w:r>
        <w:rPr>
          <w:lang w:bidi="ar-SA"/>
        </w:rPr>
        <w:t>While it was discussed before the numerous existing smart reminder models exist, it was found that only a few actually use a predictive model to analyze future activities. This, among others, are requirements that need to be decided analyzed in pursuit of an appropriate model.</w:t>
      </w:r>
    </w:p>
    <w:p w14:paraId="2AE62317" w14:textId="2C575B5B" w:rsidR="009319B9" w:rsidRDefault="009319B9" w:rsidP="009319B9">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2E588561" w14:textId="5C0A7BAF" w:rsidR="00080DCA" w:rsidRPr="00080DCA" w:rsidRDefault="00080DCA" w:rsidP="00080DCA">
      <w:pPr>
        <w:rPr>
          <w:lang w:bidi="ar-SA"/>
        </w:rPr>
      </w:pPr>
      <w:r>
        <w:rPr>
          <w:lang w:bidi="ar-SA"/>
        </w:rPr>
        <w:t>Subsequently, existing concepts and implementations should be tested and compared for these requirements.</w:t>
      </w:r>
    </w:p>
    <w:p w14:paraId="59DCE66C" w14:textId="77777777" w:rsidR="009319B9" w:rsidRDefault="009319B9" w:rsidP="009319B9">
      <w:pPr>
        <w:pStyle w:val="Citaat"/>
        <w:rPr>
          <w:lang w:bidi="ar-SA"/>
        </w:rPr>
      </w:pPr>
      <w:r>
        <w:rPr>
          <w:lang w:bidi="ar-SA"/>
        </w:rPr>
        <w:t>R2: Which existing models and systems exist for smart reminder systems and how do they compare?</w:t>
      </w:r>
    </w:p>
    <w:p w14:paraId="0A809880" w14:textId="438A5AD4" w:rsidR="009319B9" w:rsidRDefault="009319B9" w:rsidP="009319B9">
      <w:pPr>
        <w:rPr>
          <w:lang w:bidi="ar-SA"/>
        </w:rPr>
      </w:pPr>
      <w:r>
        <w:rPr>
          <w:lang w:bidi="ar-SA"/>
        </w:rPr>
        <w:lastRenderedPageBreak/>
        <w:t>These two questions should provide a good overview on the abilities of the existing systems and the amount of work required to extend them to incorporate user values</w:t>
      </w:r>
      <w:r w:rsidR="00080DCA">
        <w:rPr>
          <w:lang w:bidi="ar-SA"/>
        </w:rPr>
        <w:t xml:space="preserve"> and to ultimately improve the timing of the notifications</w:t>
      </w:r>
      <w:r>
        <w:rPr>
          <w:lang w:bidi="ar-SA"/>
        </w:rPr>
        <w:t xml:space="preserve">. Of course, for this </w:t>
      </w:r>
      <w:r w:rsidR="00080DCA">
        <w:rPr>
          <w:lang w:bidi="ar-SA"/>
        </w:rPr>
        <w:t>knowledge about user values is required.</w:t>
      </w:r>
    </w:p>
    <w:p w14:paraId="0267231F" w14:textId="77777777" w:rsidR="009319B9" w:rsidRDefault="009319B9" w:rsidP="009319B9">
      <w:pPr>
        <w:pStyle w:val="Citaat"/>
        <w:rPr>
          <w:lang w:bidi="ar-SA"/>
        </w:rPr>
      </w:pPr>
      <w:r>
        <w:rPr>
          <w:lang w:bidi="ar-SA"/>
        </w:rPr>
        <w:t>R3: How can user values be analyzed and quantified?</w:t>
      </w:r>
    </w:p>
    <w:p w14:paraId="49BB0DB7" w14:textId="0C15B99F" w:rsidR="009319B9" w:rsidRPr="00713D5E" w:rsidRDefault="009319B9" w:rsidP="009319B9">
      <w:pPr>
        <w:pStyle w:val="Citaat"/>
        <w:rPr>
          <w:lang w:bidi="ar-SA"/>
        </w:rPr>
      </w:pPr>
      <w:r>
        <w:rPr>
          <w:lang w:bidi="ar-SA"/>
        </w:rPr>
        <w:t xml:space="preserve">R4: How can </w:t>
      </w:r>
      <w:r w:rsidR="00D3726C">
        <w:rPr>
          <w:lang w:bidi="ar-SA"/>
        </w:rPr>
        <w:t>a smart reminder</w:t>
      </w:r>
      <w:r>
        <w:rPr>
          <w:lang w:bidi="ar-SA"/>
        </w:rPr>
        <w:t xml:space="preserve"> model be extended to incorporate user values?</w:t>
      </w:r>
    </w:p>
    <w:p w14:paraId="294672F5" w14:textId="15392B98" w:rsidR="00DE4780" w:rsidRDefault="009319B9" w:rsidP="009319B9">
      <w:pPr>
        <w:rPr>
          <w:lang w:bidi="ar-SA"/>
        </w:rPr>
      </w:pPr>
      <w:r>
        <w:rPr>
          <w:lang w:bidi="ar-SA"/>
        </w:rPr>
        <w:t xml:space="preserve">Ultimately, all knowledge can be combined into a model which can be used to approximate the most “appropriate time” for </w:t>
      </w:r>
      <w:r w:rsidR="00080DCA">
        <w:rPr>
          <w:lang w:bidi="ar-SA"/>
        </w:rPr>
        <w:t>dispatching a notification</w:t>
      </w:r>
      <w:r>
        <w:rPr>
          <w:lang w:bidi="ar-SA"/>
        </w:rPr>
        <w:t xml:space="preserve">. This model can subsequently be implemented in a piece of software in order for the model </w:t>
      </w:r>
      <w:r w:rsidR="004F07BB">
        <w:rPr>
          <w:lang w:bidi="ar-SA"/>
        </w:rPr>
        <w:t xml:space="preserve">to dynamically adapt to new input of the user’s ADL or values. </w:t>
      </w:r>
      <w:r w:rsidR="00DE4780">
        <w:rPr>
          <w:lang w:bidi="ar-SA"/>
        </w:rPr>
        <w:t>In order to make the solution more generic, it is important to analyze how the implementation should be structured.</w:t>
      </w:r>
    </w:p>
    <w:p w14:paraId="4D4A181F" w14:textId="4CE860B1" w:rsidR="00DE4780" w:rsidRDefault="00DE4780" w:rsidP="00DE4780">
      <w:pPr>
        <w:pStyle w:val="Citaat"/>
        <w:rPr>
          <w:lang w:bidi="ar-SA"/>
        </w:rPr>
      </w:pPr>
      <w:r>
        <w:rPr>
          <w:lang w:bidi="ar-SA"/>
        </w:rPr>
        <w:t>R5: How should the smart reminder model be implemented in order to allow easy collaboration with third party software.</w:t>
      </w:r>
    </w:p>
    <w:p w14:paraId="2809FAD4" w14:textId="2C147E85" w:rsidR="009319B9" w:rsidRDefault="004F07BB" w:rsidP="009319B9">
      <w:r>
        <w:rPr>
          <w:lang w:bidi="ar-SA"/>
        </w:rPr>
        <w:t xml:space="preserve">Eventually, the improvement through the inclusion of user values should be tested allowing an answer to the final sub-question: </w:t>
      </w:r>
    </w:p>
    <w:p w14:paraId="21E85D3A" w14:textId="28CBC36A" w:rsidR="009319B9" w:rsidRDefault="009319B9" w:rsidP="009319B9">
      <w:pPr>
        <w:pStyle w:val="Citaat"/>
        <w:rPr>
          <w:shd w:val="clear" w:color="auto" w:fill="FFFFFF"/>
        </w:rPr>
      </w:pPr>
      <w:r>
        <w:rPr>
          <w:shd w:val="clear" w:color="auto" w:fill="FFFFFF"/>
        </w:rPr>
        <w:t>R</w:t>
      </w:r>
      <w:r w:rsidR="00DE4780">
        <w:rPr>
          <w:shd w:val="clear" w:color="auto" w:fill="FFFFFF"/>
        </w:rPr>
        <w:t>6</w:t>
      </w:r>
      <w:r>
        <w:rPr>
          <w:shd w:val="clear" w:color="auto" w:fill="FFFFFF"/>
        </w:rPr>
        <w:t>: Does the use of the value-extended model provide more appropriately timed notifications?</w:t>
      </w:r>
    </w:p>
    <w:p w14:paraId="701FA470" w14:textId="1F8F86FA" w:rsidR="004F07BB" w:rsidRDefault="004F07BB" w:rsidP="004F07BB">
      <w:pPr>
        <w:pStyle w:val="Kop2"/>
      </w:pPr>
      <w:bookmarkStart w:id="9" w:name="_Toc536793048"/>
      <w:r>
        <w:t>Approach</w:t>
      </w:r>
      <w:bookmarkEnd w:id="9"/>
    </w:p>
    <w:p w14:paraId="6039F79D" w14:textId="2E380B34" w:rsidR="00086E88" w:rsidRPr="00086E88" w:rsidRDefault="00086E88" w:rsidP="00086E88">
      <w:r>
        <w:t xml:space="preserve">Below is a sneak-preview of how all aspects of this thesis were approached. After a literature review to analyze existing concepts and implementations, a concept was designed and implemented of which the basic structure is shown in </w:t>
      </w:r>
      <w:r>
        <w:fldChar w:fldCharType="begin"/>
      </w:r>
      <w:r>
        <w:instrText xml:space="preserve"> REF _Ref536793038 \h </w:instrText>
      </w:r>
      <w:r>
        <w:fldChar w:fldCharType="separate"/>
      </w:r>
      <w:r>
        <w:t xml:space="preserve">Figure </w:t>
      </w:r>
      <w:r>
        <w:rPr>
          <w:noProof/>
        </w:rPr>
        <w:t>1</w:t>
      </w:r>
      <w:r>
        <w:t>.</w:t>
      </w:r>
      <w:r>
        <w:rPr>
          <w:noProof/>
        </w:rPr>
        <w:t>2</w:t>
      </w:r>
      <w:r>
        <w:fldChar w:fldCharType="end"/>
      </w:r>
      <w:r>
        <w:t xml:space="preserve">. </w:t>
      </w:r>
      <w:r w:rsidR="00752CD6">
        <w:t>Ultimately, the concept was evaluated according to various scenarios to show its added value.</w:t>
      </w:r>
    </w:p>
    <w:p w14:paraId="086F9865" w14:textId="41E449DC" w:rsidR="004F07BB" w:rsidRDefault="00CE27E4" w:rsidP="004F07BB">
      <w:pPr>
        <w:pStyle w:val="Kop4"/>
      </w:pPr>
      <w:r>
        <w:t>Literature review</w:t>
      </w:r>
    </w:p>
    <w:p w14:paraId="6DF252DD" w14:textId="512D4879" w:rsidR="00CE27E4" w:rsidRDefault="00CE27E4" w:rsidP="00CE27E4">
      <w:r>
        <w:t xml:space="preserve">In order to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t xml:space="preserve">In </w:t>
      </w:r>
      <w:r w:rsidR="00D3726C">
        <w:rPr>
          <w:b/>
        </w:rPr>
        <w:t>&lt;</w:t>
      </w:r>
      <w:proofErr w:type="spellStart"/>
      <w:r w:rsidR="00D3726C">
        <w:rPr>
          <w:b/>
        </w:rPr>
        <w:t>vul</w:t>
      </w:r>
      <w:proofErr w:type="spellEnd"/>
      <w:r w:rsidR="00D3726C">
        <w:rPr>
          <w:b/>
        </w:rPr>
        <w:t xml:space="preserve"> </w:t>
      </w:r>
      <w:proofErr w:type="spellStart"/>
      <w:r w:rsidR="00D3726C">
        <w:rPr>
          <w:b/>
        </w:rPr>
        <w:t>sectienummer</w:t>
      </w:r>
      <w:proofErr w:type="spellEnd"/>
      <w:r w:rsidR="00D3726C">
        <w:rPr>
          <w:b/>
        </w:rPr>
        <w:t xml:space="preserve"> in&gt; </w:t>
      </w:r>
      <w:r w:rsidR="00D3726C" w:rsidRPr="00D3726C">
        <w:t xml:space="preserve">the reasoning behind </w:t>
      </w:r>
      <w:r w:rsidR="00C01074" w:rsidRPr="00D3726C">
        <w:t>these requirements</w:t>
      </w:r>
      <w:r w:rsidR="00D3726C">
        <w:t xml:space="preserve"> </w:t>
      </w:r>
      <w:r w:rsidR="00AC11B8">
        <w:t>were</w:t>
      </w:r>
      <w:r w:rsidR="00D3726C">
        <w:t xml:space="preserve"> discussed. Subsequently, in </w:t>
      </w:r>
      <w:r w:rsidR="00D3726C">
        <w:rPr>
          <w:b/>
        </w:rPr>
        <w:t>&lt;</w:t>
      </w:r>
      <w:proofErr w:type="spellStart"/>
      <w:r w:rsidR="00D3726C">
        <w:rPr>
          <w:b/>
        </w:rPr>
        <w:t>vul</w:t>
      </w:r>
      <w:proofErr w:type="spellEnd"/>
      <w:r w:rsidR="00D3726C">
        <w:rPr>
          <w:b/>
        </w:rPr>
        <w:t xml:space="preserve"> </w:t>
      </w:r>
      <w:proofErr w:type="spellStart"/>
      <w:r w:rsidR="00D3726C">
        <w:rPr>
          <w:b/>
        </w:rPr>
        <w:t>sectienummer</w:t>
      </w:r>
      <w:proofErr w:type="spellEnd"/>
      <w:r w:rsidR="00D3726C">
        <w:rPr>
          <w:b/>
        </w:rPr>
        <w:t xml:space="preserve"> in&gt;</w:t>
      </w:r>
      <w:r w:rsidR="00D3726C">
        <w:t xml:space="preserve">, the existing papers and implementations </w:t>
      </w:r>
      <w:r w:rsidR="00AC11B8">
        <w:t>were</w:t>
      </w:r>
      <w:r w:rsidR="00D3726C">
        <w:t xml:space="preserve"> compared</w:t>
      </w:r>
      <w:r w:rsidR="00721219">
        <w:t>. This comparison</w:t>
      </w:r>
      <w:r w:rsidR="00D3726C">
        <w:t xml:space="preserve"> </w:t>
      </w:r>
      <w:r w:rsidR="00721219">
        <w:t>resulted</w:t>
      </w:r>
      <w:r w:rsidR="00D3726C">
        <w:t xml:space="preserve"> in the conclusion that no adequate systems exists and therefore concepts would have to be combined.</w:t>
      </w:r>
    </w:p>
    <w:p w14:paraId="553AF78D" w14:textId="4922C835" w:rsidR="008F0580" w:rsidRPr="00721219" w:rsidRDefault="00D3726C" w:rsidP="00CE27E4">
      <w:r>
        <w:t xml:space="preserve">Leading from this and considering no actual analysis of sensor data is done, </w:t>
      </w:r>
      <w:r w:rsidR="00721219">
        <w:t xml:space="preserve">several </w:t>
      </w:r>
      <w:r>
        <w:t xml:space="preserve">methods of data acquisition were discussed. </w:t>
      </w:r>
      <w:r w:rsidR="00721219">
        <w:t xml:space="preserve">A choice was made to </w:t>
      </w:r>
      <w:r w:rsidR="008F0580">
        <w:t xml:space="preserve">use </w:t>
      </w:r>
      <w:r w:rsidR="00721219">
        <w:t>a chosen dataset</w:t>
      </w:r>
      <w:r w:rsidR="008F0580">
        <w:t xml:space="preserve">, but keep in mind </w:t>
      </w:r>
      <w:r w:rsidR="00721219">
        <w:t xml:space="preserve">a possible data stream from a third party. This </w:t>
      </w:r>
      <w:r w:rsidR="00AC11B8">
        <w:t>was</w:t>
      </w:r>
      <w:r w:rsidR="00721219">
        <w:t xml:space="preserve"> motivated in </w:t>
      </w:r>
      <w:r w:rsidR="00721219">
        <w:rPr>
          <w:b/>
        </w:rPr>
        <w:t>&lt;</w:t>
      </w:r>
      <w:proofErr w:type="spellStart"/>
      <w:r w:rsidR="00721219">
        <w:rPr>
          <w:b/>
        </w:rPr>
        <w:t>vul</w:t>
      </w:r>
      <w:proofErr w:type="spellEnd"/>
      <w:r w:rsidR="00721219">
        <w:rPr>
          <w:b/>
        </w:rPr>
        <w:t xml:space="preserve"> </w:t>
      </w:r>
      <w:proofErr w:type="spellStart"/>
      <w:r w:rsidR="00721219">
        <w:rPr>
          <w:b/>
        </w:rPr>
        <w:t>sectienummer</w:t>
      </w:r>
      <w:proofErr w:type="spellEnd"/>
      <w:r w:rsidR="00721219">
        <w:rPr>
          <w:b/>
        </w:rPr>
        <w:t xml:space="preserve"> in&gt;</w:t>
      </w:r>
      <w:r w:rsidR="00721219">
        <w:t>.</w:t>
      </w:r>
    </w:p>
    <w:p w14:paraId="71923B9F" w14:textId="114684F7" w:rsidR="00D3726C" w:rsidRDefault="00086E88" w:rsidP="00CE27E4">
      <w:r>
        <w:rPr>
          <w:noProof/>
          <w:lang w:val="nl-NL"/>
        </w:rPr>
        <w:lastRenderedPageBreak/>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086E88" w:rsidRPr="000A30D6" w:rsidRDefault="00086E88"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086E88" w:rsidRPr="000A30D6" w:rsidRDefault="00086E88"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086E88" w:rsidRPr="000A30D6" w:rsidRDefault="00086E88"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086E88" w:rsidRPr="000A30D6" w:rsidRDefault="00C01074"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086E88" w:rsidRPr="000A30D6" w:rsidRDefault="00086E88"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086E88" w:rsidRDefault="00086E88"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086E88" w:rsidRPr="000A30D6" w:rsidRDefault="00086E88"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086E88" w:rsidRPr="000A30D6" w:rsidRDefault="00086E88"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086E88" w:rsidRPr="000A30D6" w:rsidRDefault="00086E88"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086E88" w:rsidRPr="000A30D6" w:rsidRDefault="00086E88"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086E88" w:rsidRPr="000A30D6" w:rsidRDefault="00086E88"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086E88" w:rsidRPr="000A30D6" w:rsidRDefault="00C01074"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086E88" w:rsidRPr="000A30D6" w:rsidRDefault="00086E88"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086E88" w:rsidRDefault="00086E88"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086E88" w:rsidRPr="000A30D6" w:rsidRDefault="00086E88"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086E88" w:rsidRPr="000A30D6" w:rsidRDefault="00086E88"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2AF3FFE4" w:rsidR="00086E88" w:rsidRPr="00DF148F" w:rsidRDefault="00086E88" w:rsidP="00086E88">
                            <w:pPr>
                              <w:pStyle w:val="Bijschrift"/>
                              <w:rPr>
                                <w:noProof/>
                              </w:rPr>
                            </w:pPr>
                            <w:bookmarkStart w:id="10"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0"/>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2AF3FFE4" w:rsidR="00086E88" w:rsidRPr="00DF148F" w:rsidRDefault="00086E88" w:rsidP="00086E88">
                      <w:pPr>
                        <w:pStyle w:val="Bijschrift"/>
                        <w:rPr>
                          <w:noProof/>
                        </w:rPr>
                      </w:pPr>
                      <w:bookmarkStart w:id="11"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1"/>
                      <w:r>
                        <w:t>: High level overview of the concept</w:t>
                      </w:r>
                    </w:p>
                  </w:txbxContent>
                </v:textbox>
                <w10:wrap type="square"/>
              </v:shape>
            </w:pict>
          </mc:Fallback>
        </mc:AlternateContent>
      </w:r>
      <w:r w:rsidR="00D3726C">
        <w:t>Simultaneously, an approach to incorporating user values was researched</w:t>
      </w:r>
      <w:r w:rsidR="00721219">
        <w:t xml:space="preserve"> and discussed in </w:t>
      </w:r>
      <w:r w:rsidR="00721219">
        <w:rPr>
          <w:b/>
        </w:rPr>
        <w:t>&lt;</w:t>
      </w:r>
      <w:proofErr w:type="spellStart"/>
      <w:r w:rsidR="00721219">
        <w:rPr>
          <w:b/>
        </w:rPr>
        <w:t>vul</w:t>
      </w:r>
      <w:proofErr w:type="spellEnd"/>
      <w:r w:rsidR="00721219">
        <w:rPr>
          <w:b/>
        </w:rPr>
        <w:t xml:space="preserve"> </w:t>
      </w:r>
      <w:proofErr w:type="spellStart"/>
      <w:r w:rsidR="00721219">
        <w:rPr>
          <w:b/>
        </w:rPr>
        <w:t>sectienummer</w:t>
      </w:r>
      <w:proofErr w:type="spellEnd"/>
      <w:r w:rsidR="00721219">
        <w:rPr>
          <w:b/>
        </w:rPr>
        <w:t xml:space="preserve"> in&gt;</w:t>
      </w:r>
      <w:r w:rsidR="00721219">
        <w:t xml:space="preserve">. Rather than looking at </w:t>
      </w:r>
      <w:r w:rsidR="00C73125">
        <w:t xml:space="preserve">different types of user values at different moments in the decision process, it was argued that </w:t>
      </w:r>
      <w:r w:rsidR="008F0580">
        <w:t xml:space="preserve">if was sufficient to </w:t>
      </w:r>
      <w:r w:rsidR="00C73125">
        <w:t xml:space="preserve">only </w:t>
      </w:r>
      <w:r w:rsidR="008F0580">
        <w:t>look</w:t>
      </w:r>
      <w:r w:rsidR="00C73125">
        <w:t xml:space="preserve"> at the annoyance of the notification </w:t>
      </w:r>
      <w:r w:rsidR="008F0580">
        <w:t>during a certain activity</w:t>
      </w:r>
      <w:r w:rsidR="00C73125">
        <w:t>.</w:t>
      </w:r>
      <w:r w:rsidR="008F0580">
        <w:t xml:space="preserve"> Thereby, directly linking activities to values.</w:t>
      </w:r>
      <w:r w:rsidR="00C73125">
        <w:t xml:space="preserve"> The subsequent quantization could then be done through an easy questionnaire</w:t>
      </w:r>
      <w:r w:rsidR="00F04D74">
        <w:t>.</w:t>
      </w:r>
    </w:p>
    <w:p w14:paraId="0B7023C6" w14:textId="544FA906" w:rsidR="00F04D74" w:rsidRDefault="00F04D74" w:rsidP="00F04D74">
      <w:pPr>
        <w:pStyle w:val="Kop4"/>
      </w:pPr>
      <w:r>
        <w:t>Concept design</w:t>
      </w:r>
      <w:r w:rsidR="00086E88">
        <w:t xml:space="preserve"> and implementation</w:t>
      </w:r>
    </w:p>
    <w:p w14:paraId="0F198DDE" w14:textId="1F4BB93C" w:rsidR="00DE4780" w:rsidRDefault="00F04D74" w:rsidP="00F04D74">
      <w:r>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t xml:space="preserve"> could be made regarding possible moments for notifications. These predictions</w:t>
      </w:r>
      <w:r w:rsidR="005F1A6D">
        <w:t xml:space="preserve"> </w:t>
      </w:r>
      <w:r w:rsidR="008F0580">
        <w:t xml:space="preserve">regard two important properties of the moment. Firstly, the expected time between the moment and the deadline, which was desired to be minimized. Secondly, the probability of actually executing the </w:t>
      </w:r>
      <w:r w:rsidR="00DE4780">
        <w:t xml:space="preserve">chosen activity corresponding to the moment, and hence the (mathematical) expected value. The latter, which was desired to be maximized. All of the aforementioned considerations </w:t>
      </w:r>
      <w:r w:rsidR="00AC11B8">
        <w:t>were</w:t>
      </w:r>
      <w:r w:rsidR="00DE4780">
        <w:t xml:space="preserve"> discussed in </w:t>
      </w:r>
      <w:r w:rsidR="00DE4780">
        <w:rPr>
          <w:b/>
        </w:rPr>
        <w:t>&lt;</w:t>
      </w:r>
      <w:proofErr w:type="spellStart"/>
      <w:r w:rsidR="00DE4780">
        <w:rPr>
          <w:b/>
        </w:rPr>
        <w:t>vul</w:t>
      </w:r>
      <w:proofErr w:type="spellEnd"/>
      <w:r w:rsidR="00DE4780">
        <w:rPr>
          <w:b/>
        </w:rPr>
        <w:t xml:space="preserve"> </w:t>
      </w:r>
      <w:proofErr w:type="spellStart"/>
      <w:r w:rsidR="00DE4780">
        <w:rPr>
          <w:b/>
        </w:rPr>
        <w:t>sectienummer</w:t>
      </w:r>
      <w:proofErr w:type="spellEnd"/>
      <w:r w:rsidR="00DE4780">
        <w:rPr>
          <w:b/>
        </w:rPr>
        <w:t xml:space="preserve"> in&gt;</w:t>
      </w:r>
      <w:r w:rsidR="00DE4780">
        <w:t>.</w:t>
      </w:r>
    </w:p>
    <w:p w14:paraId="308F8DE6" w14:textId="33552696" w:rsidR="00DE4780" w:rsidRDefault="00DE4780" w:rsidP="00DE4780">
      <w:r>
        <w:t xml:space="preserve">An implementation was required to do proper testing. However, rather than creating a local test suite, a </w:t>
      </w:r>
      <w:r w:rsidR="00C01074">
        <w:t>client-server-based</w:t>
      </w:r>
      <w:r w:rsidR="00086E88">
        <w:t xml:space="preserve"> implementation was set up. This allowed for easy data management, client-side input and connections to other data sources, all accessible through an API. The details and reasoning behind all choices </w:t>
      </w:r>
      <w:r w:rsidR="00AC11B8">
        <w:t>were</w:t>
      </w:r>
      <w:r w:rsidR="00086E88">
        <w:t xml:space="preserve"> explained in </w:t>
      </w:r>
      <w:r w:rsidR="00086E88">
        <w:rPr>
          <w:b/>
        </w:rPr>
        <w:t>&lt;</w:t>
      </w:r>
      <w:proofErr w:type="spellStart"/>
      <w:r w:rsidR="00086E88">
        <w:rPr>
          <w:b/>
        </w:rPr>
        <w:t>vul</w:t>
      </w:r>
      <w:proofErr w:type="spellEnd"/>
      <w:r w:rsidR="00086E88">
        <w:rPr>
          <w:b/>
        </w:rPr>
        <w:t xml:space="preserve"> </w:t>
      </w:r>
      <w:proofErr w:type="spellStart"/>
      <w:r w:rsidR="00086E88">
        <w:rPr>
          <w:b/>
        </w:rPr>
        <w:t>sectienummer</w:t>
      </w:r>
      <w:proofErr w:type="spellEnd"/>
      <w:r w:rsidR="00086E88">
        <w:rPr>
          <w:b/>
        </w:rPr>
        <w:t xml:space="preserve"> in&gt;</w:t>
      </w:r>
      <w:r w:rsidR="00086E88">
        <w:t>.</w:t>
      </w:r>
    </w:p>
    <w:p w14:paraId="0049C293" w14:textId="692BC474" w:rsidR="00086E88" w:rsidRDefault="00086E88" w:rsidP="00086E88">
      <w:pPr>
        <w:pStyle w:val="Kop4"/>
      </w:pPr>
      <w:r>
        <w:t>Experimentation</w:t>
      </w:r>
    </w:p>
    <w:p w14:paraId="4F1C87CE" w14:textId="5C9C6901" w:rsidR="00086E88" w:rsidRPr="00086E88" w:rsidRDefault="00086E88" w:rsidP="00086E88">
      <w:r>
        <w:t xml:space="preserve">In order to test the designed concept, several test scenarios were established and unleashed upon the dataset. </w:t>
      </w:r>
      <w:r w:rsidR="00752CD6">
        <w:t xml:space="preserve">All scenarios were tested in two aspects: success rate (the number of times a notification was successfully dispatched before reaching the deadline), and a score analyzing how well the timing and user values were upheld. The actual results and the details of the scenarios can be found in </w:t>
      </w:r>
      <w:r w:rsidR="00752CD6">
        <w:rPr>
          <w:b/>
        </w:rPr>
        <w:t>&lt;</w:t>
      </w:r>
      <w:proofErr w:type="spellStart"/>
      <w:r w:rsidR="00752CD6">
        <w:rPr>
          <w:b/>
        </w:rPr>
        <w:t>vul</w:t>
      </w:r>
      <w:proofErr w:type="spellEnd"/>
      <w:r w:rsidR="00752CD6">
        <w:rPr>
          <w:b/>
        </w:rPr>
        <w:t xml:space="preserve"> </w:t>
      </w:r>
      <w:proofErr w:type="spellStart"/>
      <w:r w:rsidR="00752CD6">
        <w:rPr>
          <w:b/>
        </w:rPr>
        <w:t>sectienummer</w:t>
      </w:r>
      <w:proofErr w:type="spellEnd"/>
      <w:r w:rsidR="00752CD6">
        <w:rPr>
          <w:b/>
        </w:rPr>
        <w:t xml:space="preserve"> in&gt;</w:t>
      </w:r>
      <w:r w:rsidR="00752CD6">
        <w:t>.</w:t>
      </w:r>
    </w:p>
    <w:p w14:paraId="14B5408D" w14:textId="77777777" w:rsidR="00086E88" w:rsidRPr="00086E88" w:rsidRDefault="00086E88" w:rsidP="00086E88"/>
    <w:p w14:paraId="02D8BE21" w14:textId="77777777" w:rsidR="00F04D74" w:rsidRPr="00F04D74" w:rsidRDefault="00F04D74" w:rsidP="00F04D74"/>
    <w:p w14:paraId="68FE9AEC" w14:textId="5FD2F49A" w:rsidR="00AC11B8" w:rsidRDefault="00AC11B8" w:rsidP="00AC11B8">
      <w:pPr>
        <w:pStyle w:val="Kop1"/>
      </w:pPr>
      <w:r w:rsidRPr="004561BC">
        <w:rPr>
          <w:lang w:val="nl-NL"/>
        </w:rPr>
        <w:lastRenderedPageBreak/>
        <w:br/>
      </w:r>
      <w:r>
        <w:t>Literature review</w:t>
      </w:r>
    </w:p>
    <w:p w14:paraId="437FF2E1" w14:textId="401BED77" w:rsidR="005D3DAA" w:rsidRDefault="005D3DAA" w:rsidP="005D3DAA">
      <w:r>
        <w:t xml:space="preserve">This chapter analyzes all aspects necessary to answer the first four research questions before designing the initial concept. First, numerous related concepts, papers and implementations are analyzed and discussed </w:t>
      </w:r>
      <w:r w:rsidR="00A639E3">
        <w:t>with respect to</w:t>
      </w:r>
      <w:r>
        <w:t xml:space="preserve"> requirements for a good smart reminder system. In conjunction with this, the concept of user values and their inclusion in a smart reminder system has to be analyzed before any combined concept. </w:t>
      </w:r>
    </w:p>
    <w:p w14:paraId="590F8833" w14:textId="78018AC1" w:rsidR="009C3D78" w:rsidRDefault="002306DC" w:rsidP="002306DC">
      <w:pPr>
        <w:pStyle w:val="Kop2"/>
      </w:pPr>
      <w:r>
        <w:t>Requirements of a smart reminder system</w:t>
      </w:r>
    </w:p>
    <w:p w14:paraId="55895AD7" w14:textId="3435D99C" w:rsidR="003E3A02" w:rsidRDefault="002306DC" w:rsidP="002306DC">
      <w:r>
        <w:t xml:space="preserve">There have been various approaches as to how and when to provide feedback to the user. Generally, the preferred method of feedback is </w:t>
      </w:r>
      <w:r>
        <w:t xml:space="preserve">the concept of </w:t>
      </w:r>
      <w:r>
        <w:t xml:space="preserve">smart reminders </w:t>
      </w:r>
      <w:r>
        <w:fldChar w:fldCharType="begin"/>
      </w:r>
      <w:r>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 a reminder that takes into consideration aspects of the user or their environment</w:t>
      </w:r>
      <w:r>
        <w:t>.</w:t>
      </w:r>
      <w:r>
        <w:t xml:space="preserve"> Newly developed products as well as scientific p</w:t>
      </w:r>
      <w:r>
        <w:t>apers frequently focus on finding novel ways of combining information from smart devices into producing reminders</w:t>
      </w:r>
      <w:r>
        <w:t>.</w:t>
      </w:r>
      <w:r>
        <w:t xml:space="preserve"> Examples include combinations of location and time </w:t>
      </w:r>
      <w:r>
        <w:fldChar w:fldCharType="begin"/>
      </w:r>
      <w:r>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Pr="00E708E3">
        <w:rPr>
          <w:rFonts w:ascii="Times New Roman" w:cs="Times New Roman"/>
          <w:color w:val="000000"/>
        </w:rPr>
        <w:t>[17]–[19]</w:t>
      </w:r>
      <w:r>
        <w:fldChar w:fldCharType="end"/>
      </w:r>
      <w:r>
        <w:t xml:space="preserve">, events based on smart devices </w:t>
      </w:r>
      <w:r>
        <w:fldChar w:fldCharType="begin"/>
      </w:r>
      <w:r>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Pr>
          <w:noProof/>
        </w:rPr>
        <w:t>[3], [20], [21]</w:t>
      </w:r>
      <w:r>
        <w:fldChar w:fldCharType="end"/>
      </w:r>
      <w:r>
        <w:t xml:space="preserve">, or a combination of numerous sources of information </w:t>
      </w:r>
      <w:r w:rsidR="001008B9">
        <w:t xml:space="preserve">to provide insight about a user’s ADL </w:t>
      </w:r>
      <w:r>
        <w:fldChar w:fldCharType="begin"/>
      </w:r>
      <w:r>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E708E3">
        <w:rPr>
          <w:rFonts w:ascii="Times New Roman" w:cs="Times New Roman"/>
          <w:color w:val="000000"/>
        </w:rPr>
        <w:t>[22]–[24]</w:t>
      </w:r>
      <w:r>
        <w:fldChar w:fldCharType="end"/>
      </w:r>
      <w:r w:rsidR="00A639E3">
        <w:t>.</w:t>
      </w:r>
    </w:p>
    <w:p w14:paraId="10EA12D0" w14:textId="0A71C899" w:rsidR="00A639E3" w:rsidRDefault="00A639E3" w:rsidP="002306DC">
      <w:r>
        <w:t xml:space="preserve">There are various properties that characterize these and other concepts and determine what makes the reminders they provide truly smart. </w:t>
      </w:r>
    </w:p>
    <w:p w14:paraId="76676A46" w14:textId="6600B3FB" w:rsidR="00126962" w:rsidRDefault="00126962" w:rsidP="00126962">
      <w:pPr>
        <w:pStyle w:val="Kop3"/>
      </w:pPr>
      <w:r>
        <w:t>Notification producing or intercepting</w:t>
      </w:r>
    </w:p>
    <w:p w14:paraId="7B8C8984" w14:textId="00CB2CFD" w:rsidR="00126962" w:rsidRDefault="00481AD5" w:rsidP="00481AD5">
      <w:pPr>
        <w:pStyle w:val="Lijstalinea"/>
        <w:ind w:left="0"/>
      </w:pPr>
      <w:r>
        <w:t>The aforementioned, and many more</w:t>
      </w:r>
      <w:r w:rsidR="003472E4">
        <w:t>,</w:t>
      </w:r>
      <w:r>
        <w:t xml:space="preserve"> concepts may all be loosely categorized in two categories. Firstly, </w:t>
      </w:r>
      <w:r w:rsidR="003472E4">
        <w:t>the</w:t>
      </w:r>
      <w:r>
        <w:t xml:space="preserve"> </w:t>
      </w:r>
      <w:r>
        <w:t xml:space="preserve">notification </w:t>
      </w:r>
      <w:r w:rsidRPr="003472E4">
        <w:rPr>
          <w:i/>
        </w:rPr>
        <w:t>producing</w:t>
      </w:r>
      <w:r>
        <w:t xml:space="preserve"> concepts</w:t>
      </w:r>
      <w:r>
        <w:t>. Such</w:t>
      </w:r>
      <w:r w:rsidR="003472E4">
        <w:t xml:space="preserve"> </w:t>
      </w:r>
      <w:r>
        <w:t>concept</w:t>
      </w:r>
      <w:r w:rsidR="003472E4">
        <w:t>s</w:t>
      </w:r>
      <w:r>
        <w:t xml:space="preserve"> react to a number of events </w:t>
      </w:r>
      <w:r w:rsidR="00977267">
        <w:t xml:space="preserve">(as programmed at design-time) </w:t>
      </w:r>
      <w:r>
        <w:t xml:space="preserve">that have happened and subsequently dispatch a notification. </w:t>
      </w:r>
      <w:r>
        <w:t xml:space="preserve">Secondly, </w:t>
      </w:r>
      <w:r w:rsidR="003472E4">
        <w:t>the</w:t>
      </w:r>
      <w:r>
        <w:t xml:space="preserve"> notification </w:t>
      </w:r>
      <w:r w:rsidRPr="003472E4">
        <w:rPr>
          <w:i/>
        </w:rPr>
        <w:t>intercepting</w:t>
      </w:r>
      <w:r>
        <w:t xml:space="preserve"> concept</w:t>
      </w:r>
      <w:r w:rsidR="003472E4">
        <w:t>s, which</w:t>
      </w:r>
      <w:r>
        <w:t xml:space="preserve"> intercept such notifications and </w:t>
      </w:r>
      <w:r w:rsidR="003472E4">
        <w:t>perform a</w:t>
      </w:r>
      <w:r w:rsidR="00977267">
        <w:t xml:space="preserve"> run-time</w:t>
      </w:r>
      <w:r w:rsidR="003472E4">
        <w:t xml:space="preserve"> analysis </w:t>
      </w:r>
      <w:r w:rsidR="009F49B1">
        <w:t>about the current user context prior to actually dispatching the notification. F</w:t>
      </w:r>
      <w:r w:rsidR="003472E4">
        <w:t>or example</w:t>
      </w:r>
      <w:r w:rsidR="009F49B1">
        <w:t>,</w:t>
      </w:r>
      <w:r w:rsidR="003472E4">
        <w:t xml:space="preserve"> checking the notification for priority</w:t>
      </w:r>
      <w:r w:rsidR="009F49B1">
        <w:t xml:space="preserve"> or </w:t>
      </w:r>
      <w:bookmarkStart w:id="12" w:name="_GoBack"/>
      <w:bookmarkEnd w:id="12"/>
      <w:r w:rsidR="009F49B1">
        <w:t>checking the user’s current availability.</w:t>
      </w:r>
    </w:p>
    <w:p w14:paraId="05DA52C7" w14:textId="2981ED41" w:rsidR="009C3D78" w:rsidRDefault="00126962" w:rsidP="009C3D78">
      <w:r>
        <w:t>In principle, the notification interception analysis can be an extension of the original notification producer. However, these two concepts are generally approached separately. In order to arrive at an appropriate moment for notification, the interception analysis is of most importance as it can be built on top of any notification producing system.</w:t>
      </w:r>
      <w:r w:rsidR="00A639E3">
        <w:t xml:space="preserve"> Hence, if no sufficing, existing system can be found, this aspect has to be built from scratch</w:t>
      </w:r>
      <w:r w:rsidR="00BE6312">
        <w:t>, but then the chosen notification producer should allow for incorporation of as many user and environment as possible.</w:t>
      </w:r>
    </w:p>
    <w:p w14:paraId="2C169EB9" w14:textId="448A489C" w:rsidR="00126962" w:rsidRDefault="00BE6312" w:rsidP="003E3A02">
      <w:pPr>
        <w:pStyle w:val="Kop3"/>
      </w:pPr>
      <w:r>
        <w:lastRenderedPageBreak/>
        <w:t>No s</w:t>
      </w:r>
      <w:r w:rsidR="003E3A02">
        <w:t>pecific setup</w:t>
      </w:r>
    </w:p>
    <w:p w14:paraId="5E91C141" w14:textId="471746B3" w:rsidR="003E3A02" w:rsidRDefault="003E3A02" w:rsidP="003E3A02">
      <w:r>
        <w:t xml:space="preserve">Quite frequently, studies in papers use specific setups to prove a relatively constrained problem. These setups usually comprise of pieces of hardware not usually found in users’ homes, even smart-homes, as </w:t>
      </w:r>
      <w:r>
        <w:t xml:space="preserve">opposed to more general, theoretic or </w:t>
      </w:r>
      <w:r>
        <w:t>software-based</w:t>
      </w:r>
      <w:r>
        <w:t xml:space="preserve"> concepts.</w:t>
      </w:r>
      <w:r>
        <w:t xml:space="preserve"> </w:t>
      </w:r>
      <w:r>
        <w:t>These concepts are quite apt and able for those scenarios, but quickly fall short when applied to other scenarios or when generalizing the solution.</w:t>
      </w:r>
      <w:r w:rsidR="00BE6312">
        <w:t xml:space="preserve"> Considering a more general solution is desired, such concepts should be filtered out.</w:t>
      </w:r>
      <w:r w:rsidR="00977267">
        <w:t xml:space="preserve">    </w:t>
      </w:r>
    </w:p>
    <w:p w14:paraId="63001086" w14:textId="77777777" w:rsidR="00977267" w:rsidRDefault="00977267" w:rsidP="003E3A02"/>
    <w:p w14:paraId="373ACB1E" w14:textId="77777777" w:rsidR="00977267" w:rsidRDefault="00977267" w:rsidP="003E3A02"/>
    <w:p w14:paraId="72AB94A6" w14:textId="77777777" w:rsidR="00977267" w:rsidRDefault="00977267" w:rsidP="003E3A02"/>
    <w:p w14:paraId="5225B3E2" w14:textId="77777777" w:rsidR="00BE6312" w:rsidRDefault="00BE6312" w:rsidP="003E3A02"/>
    <w:p w14:paraId="2D3AD23E" w14:textId="77777777" w:rsidR="00A639E3" w:rsidRPr="003E3A02" w:rsidRDefault="00A639E3" w:rsidP="003E3A02"/>
    <w:p w14:paraId="06448A29" w14:textId="77777777" w:rsidR="009C3D78" w:rsidRPr="00616B86" w:rsidRDefault="009C3D78" w:rsidP="00616B86"/>
    <w:p w14:paraId="1770573E" w14:textId="77777777" w:rsidR="00792AD1" w:rsidRPr="00E708E3" w:rsidRDefault="00792AD1" w:rsidP="00304E69"/>
    <w:p w14:paraId="65114470" w14:textId="2875225E" w:rsidR="008A5B48" w:rsidRPr="00CA7BF4" w:rsidRDefault="008A5B48" w:rsidP="00304E69">
      <w:pPr>
        <w:pStyle w:val="Kop2"/>
      </w:pPr>
      <w:r w:rsidRPr="00CA7BF4">
        <w:br w:type="page"/>
      </w:r>
    </w:p>
    <w:p w14:paraId="05AAFC84" w14:textId="589FD48B" w:rsidR="00D63996" w:rsidRDefault="00D63996" w:rsidP="00D63996">
      <w:pPr>
        <w:pStyle w:val="Kop1"/>
        <w:ind w:left="720"/>
      </w:pPr>
      <w:r w:rsidRPr="00CA7BF4">
        <w:lastRenderedPageBreak/>
        <w:br/>
      </w:r>
      <w:bookmarkStart w:id="13" w:name="_Toc536793049"/>
      <w:r>
        <w:t>References</w:t>
      </w:r>
      <w:bookmarkEnd w:id="13"/>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6F5B9851" w14:textId="77777777" w:rsidR="00FF2931" w:rsidRPr="00FF2931" w:rsidRDefault="00FA0406" w:rsidP="00FF2931">
      <w:pPr>
        <w:widowControl w:val="0"/>
        <w:autoSpaceDE w:val="0"/>
        <w:autoSpaceDN w:val="0"/>
        <w:adjustRightInd w:val="0"/>
        <w:rPr>
          <w:rFonts w:ascii="Times New Roman" w:hAnsi="Times New Roman" w:cs="Times New Roman"/>
          <w:color w:val="auto"/>
        </w:rPr>
      </w:pPr>
      <w:r>
        <w:rPr>
          <w:rFonts w:ascii="Times New Roman" w:hAnsi="Times New Roman" w:cs="Times New Roman"/>
          <w:color w:val="auto"/>
        </w:rPr>
        <w:fldChar w:fldCharType="begin"/>
      </w:r>
      <w:r>
        <w:rPr>
          <w:rFonts w:ascii="Times New Roman" w:hAnsi="Times New Roman" w:cs="Times New Roman"/>
          <w:color w:val="auto"/>
        </w:rPr>
        <w:instrText xml:space="preserve"> ADDIN ZOTERO_BIBL {"uncited":[],"omitted":[],"custom":[]} CSL_BIBLIOGRAPHY </w:instrText>
      </w:r>
      <w:r>
        <w:rPr>
          <w:rFonts w:ascii="Times New Roman" w:hAnsi="Times New Roman" w:cs="Times New Roman"/>
          <w:color w:val="auto"/>
        </w:rPr>
        <w:fldChar w:fldCharType="separate"/>
      </w:r>
      <w:r w:rsidR="00FF2931" w:rsidRPr="00FF2931">
        <w:rPr>
          <w:rFonts w:ascii="Times New Roman" w:hAnsi="Times New Roman" w:cs="Times New Roman"/>
          <w:color w:val="auto"/>
        </w:rPr>
        <w:t>[1]</w:t>
      </w:r>
      <w:r w:rsidR="00FF2931" w:rsidRPr="00FF2931">
        <w:rPr>
          <w:rFonts w:ascii="Times New Roman" w:hAnsi="Times New Roman" w:cs="Times New Roman"/>
          <w:color w:val="auto"/>
        </w:rPr>
        <w:tab/>
        <w:t xml:space="preserve">“Too dependent on technology,” </w:t>
      </w:r>
      <w:r w:rsidR="00FF2931" w:rsidRPr="00FF2931">
        <w:rPr>
          <w:rFonts w:ascii="Times New Roman" w:hAnsi="Times New Roman" w:cs="Times New Roman"/>
          <w:i/>
          <w:iCs/>
          <w:color w:val="auto"/>
        </w:rPr>
        <w:t>The Nation</w:t>
      </w:r>
      <w:r w:rsidR="00FF2931" w:rsidRPr="00FF2931">
        <w:rPr>
          <w:rFonts w:ascii="Times New Roman" w:hAnsi="Times New Roman" w:cs="Times New Roman"/>
          <w:color w:val="auto"/>
        </w:rPr>
        <w:t>, 31-Dec-2017. [Online]. Available: https://nation.com.pk/01-Jan-2018/too-dependent-on-technology. [Accessed: 02-Feb-2019].</w:t>
      </w:r>
    </w:p>
    <w:p w14:paraId="27EF3D95"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2]</w:t>
      </w:r>
      <w:r w:rsidRPr="00FF2931">
        <w:rPr>
          <w:rFonts w:ascii="Times New Roman" w:hAnsi="Times New Roman" w:cs="Times New Roman"/>
          <w:color w:val="auto"/>
        </w:rPr>
        <w:tab/>
        <w:t xml:space="preserve">T. Okoshi, H. Nozaki, J. Nakazawa, H. Tokuda, J. Ramos, and A. K. Dey, “Towards attention-aware adaptive notification on smart phones,” </w:t>
      </w:r>
      <w:r w:rsidRPr="00FF2931">
        <w:rPr>
          <w:rFonts w:ascii="Times New Roman" w:hAnsi="Times New Roman" w:cs="Times New Roman"/>
          <w:i/>
          <w:iCs/>
          <w:color w:val="auto"/>
        </w:rPr>
        <w:t>Pervasive Mob. Comput.</w:t>
      </w:r>
      <w:r w:rsidRPr="00FF2931">
        <w:rPr>
          <w:rFonts w:ascii="Times New Roman" w:hAnsi="Times New Roman" w:cs="Times New Roman"/>
          <w:color w:val="auto"/>
        </w:rPr>
        <w:t>, vol. 26, pp. 17–34, Feb. 2016.</w:t>
      </w:r>
    </w:p>
    <w:p w14:paraId="201A552C"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3]</w:t>
      </w:r>
      <w:r w:rsidRPr="00FF2931">
        <w:rPr>
          <w:rFonts w:ascii="Times New Roman" w:hAnsi="Times New Roman" w:cs="Times New Roman"/>
          <w:color w:val="auto"/>
        </w:rPr>
        <w:tab/>
        <w:t xml:space="preserve">L. S. Shafti, P. A. Haya, M. García-Herranz, and X. Alamán, “Personal Ambient Intelligent Reminder for People with Cognitive Disabilities,” in </w:t>
      </w:r>
      <w:r w:rsidRPr="00FF2931">
        <w:rPr>
          <w:rFonts w:ascii="Times New Roman" w:hAnsi="Times New Roman" w:cs="Times New Roman"/>
          <w:i/>
          <w:iCs/>
          <w:color w:val="auto"/>
        </w:rPr>
        <w:t>Ambient Assisted Living and Home Care</w:t>
      </w:r>
      <w:r w:rsidRPr="00FF2931">
        <w:rPr>
          <w:rFonts w:ascii="Times New Roman" w:hAnsi="Times New Roman" w:cs="Times New Roman"/>
          <w:color w:val="auto"/>
        </w:rPr>
        <w:t>, 2012, pp. 383–390.</w:t>
      </w:r>
    </w:p>
    <w:p w14:paraId="2D423CDF"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4]</w:t>
      </w:r>
      <w:r w:rsidRPr="00FF2931">
        <w:rPr>
          <w:rFonts w:ascii="Times New Roman" w:hAnsi="Times New Roman" w:cs="Times New Roman"/>
          <w:color w:val="auto"/>
        </w:rPr>
        <w:tab/>
        <w:t xml:space="preserve">J. K. Zao, M. Y. Wang, P. Tsai, and J. W. S. Liu, “Smart phone based medicine in-take scheduler, reminder and monitor,” in </w:t>
      </w:r>
      <w:r w:rsidRPr="00FF2931">
        <w:rPr>
          <w:rFonts w:ascii="Times New Roman" w:hAnsi="Times New Roman" w:cs="Times New Roman"/>
          <w:i/>
          <w:iCs/>
          <w:color w:val="auto"/>
        </w:rPr>
        <w:t>The 12th IEEE International Conference on e-Health Networking, Applications and Services</w:t>
      </w:r>
      <w:r w:rsidRPr="00FF2931">
        <w:rPr>
          <w:rFonts w:ascii="Times New Roman" w:hAnsi="Times New Roman" w:cs="Times New Roman"/>
          <w:color w:val="auto"/>
        </w:rPr>
        <w:t>, 2010, pp. 162–168.</w:t>
      </w:r>
    </w:p>
    <w:p w14:paraId="61260037"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5]</w:t>
      </w:r>
      <w:r w:rsidRPr="00FF2931">
        <w:rPr>
          <w:rFonts w:ascii="Times New Roman" w:hAnsi="Times New Roman" w:cs="Times New Roman"/>
          <w:color w:val="auto"/>
        </w:rPr>
        <w:tab/>
        <w:t xml:space="preserve">A. Arcelus, M. H. Jones, R. Goubran, and F. Knoefel, “Integration of Smart Home Technologies in a Health Monitoring System for the Elderly,” in </w:t>
      </w:r>
      <w:r w:rsidRPr="00FF2931">
        <w:rPr>
          <w:rFonts w:ascii="Times New Roman" w:hAnsi="Times New Roman" w:cs="Times New Roman"/>
          <w:i/>
          <w:iCs/>
          <w:color w:val="auto"/>
        </w:rPr>
        <w:t>21st International Conference on Advanced Information Networking and Applications Workshops, 2007, AINAW ’07</w:t>
      </w:r>
      <w:r w:rsidRPr="00FF2931">
        <w:rPr>
          <w:rFonts w:ascii="Times New Roman" w:hAnsi="Times New Roman" w:cs="Times New Roman"/>
          <w:color w:val="auto"/>
        </w:rPr>
        <w:t>, 2007, vol. 2, pp. 820–825.</w:t>
      </w:r>
    </w:p>
    <w:p w14:paraId="09E32995"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6]</w:t>
      </w:r>
      <w:r w:rsidRPr="00FF2931">
        <w:rPr>
          <w:rFonts w:ascii="Times New Roman" w:hAnsi="Times New Roman" w:cs="Times New Roman"/>
          <w:color w:val="auto"/>
        </w:rPr>
        <w:tab/>
        <w:t xml:space="preserve">W. Jih, J. Y. Hsu, and T.-M. Tsai, </w:t>
      </w:r>
      <w:r w:rsidRPr="00FF2931">
        <w:rPr>
          <w:rFonts w:ascii="Times New Roman" w:hAnsi="Times New Roman" w:cs="Times New Roman"/>
          <w:color w:val="auto"/>
        </w:rPr>
        <w:t>“Context-Aware Service Integration for Elderly Care in A Smart Environment,” 2006.</w:t>
      </w:r>
    </w:p>
    <w:p w14:paraId="6ABEE64F"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7]</w:t>
      </w:r>
      <w:r w:rsidRPr="00FF2931">
        <w:rPr>
          <w:rFonts w:ascii="Times New Roman" w:hAnsi="Times New Roman" w:cs="Times New Roman"/>
          <w:color w:val="auto"/>
        </w:rPr>
        <w:tab/>
        <w:t xml:space="preserve">N. Mitabe and N. Shinomiya, “Support system for elderly care with ambient sensors in indoor environment,” in </w:t>
      </w:r>
      <w:r w:rsidRPr="00FF2931">
        <w:rPr>
          <w:rFonts w:ascii="Times New Roman" w:hAnsi="Times New Roman" w:cs="Times New Roman"/>
          <w:i/>
          <w:iCs/>
          <w:color w:val="auto"/>
        </w:rPr>
        <w:t>2017 Eleventh International Conference on Sensing Technology (ICST)</w:t>
      </w:r>
      <w:r w:rsidRPr="00FF2931">
        <w:rPr>
          <w:rFonts w:ascii="Times New Roman" w:hAnsi="Times New Roman" w:cs="Times New Roman"/>
          <w:color w:val="auto"/>
        </w:rPr>
        <w:t>, 2017, pp. 1–4.</w:t>
      </w:r>
    </w:p>
    <w:p w14:paraId="389652D8"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8]</w:t>
      </w:r>
      <w:r w:rsidRPr="00FF2931">
        <w:rPr>
          <w:rFonts w:ascii="Times New Roman" w:hAnsi="Times New Roman" w:cs="Times New Roman"/>
          <w:color w:val="auto"/>
        </w:rPr>
        <w:tab/>
        <w:t>M. Neerincx, M. Tielman, C. Horsch, W.-P. Brinkman, K. Bosch, and R. J. Beun, “Virtual Health Agents,” 2015.</w:t>
      </w:r>
    </w:p>
    <w:p w14:paraId="79F502C1"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9]</w:t>
      </w:r>
      <w:r w:rsidRPr="00FF2931">
        <w:rPr>
          <w:rFonts w:ascii="Times New Roman" w:hAnsi="Times New Roman" w:cs="Times New Roman"/>
          <w:color w:val="auto"/>
        </w:rPr>
        <w:tab/>
        <w:t>K. Morrison|March 12 and 2015, “Needy Technology: Too Many Notifications Causes Users to Tune Out.” [Online]. Available: https://www.adweek.com/digital/needy-technology-too-many-notifications-causes-users-to-tune-out/. [Accessed: 02-Feb-2019].</w:t>
      </w:r>
    </w:p>
    <w:p w14:paraId="4777A198"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10]</w:t>
      </w:r>
      <w:r w:rsidRPr="00FF2931">
        <w:rPr>
          <w:rFonts w:ascii="Times New Roman" w:hAnsi="Times New Roman" w:cs="Times New Roman"/>
          <w:color w:val="auto"/>
        </w:rPr>
        <w:tab/>
        <w:t xml:space="preserve">“Olisto makes smart thing smarter, according to your rules.,” </w:t>
      </w:r>
      <w:r w:rsidRPr="00FF2931">
        <w:rPr>
          <w:rFonts w:ascii="Times New Roman" w:hAnsi="Times New Roman" w:cs="Times New Roman"/>
          <w:i/>
          <w:iCs/>
          <w:color w:val="auto"/>
        </w:rPr>
        <w:t>Olisto</w:t>
      </w:r>
      <w:r w:rsidRPr="00FF2931">
        <w:rPr>
          <w:rFonts w:ascii="Times New Roman" w:hAnsi="Times New Roman" w:cs="Times New Roman"/>
          <w:color w:val="auto"/>
        </w:rPr>
        <w:t>. [Online]. Available: https://olisto.com/. [Accessed: 19-Apr-2018].</w:t>
      </w:r>
    </w:p>
    <w:p w14:paraId="537F2B3F"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11]</w:t>
      </w:r>
      <w:r w:rsidRPr="00FF2931">
        <w:rPr>
          <w:rFonts w:ascii="Times New Roman" w:hAnsi="Times New Roman" w:cs="Times New Roman"/>
          <w:color w:val="auto"/>
        </w:rPr>
        <w:tab/>
        <w:t>IFTTT, “IFTTT helps your apps and devices work together.” [Online]. Available: https://ifttt.com. [Accessed: 19-Apr-2018].</w:t>
      </w:r>
    </w:p>
    <w:p w14:paraId="50AAE05C"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12]</w:t>
      </w:r>
      <w:r w:rsidRPr="00FF2931">
        <w:rPr>
          <w:rFonts w:ascii="Times New Roman" w:hAnsi="Times New Roman" w:cs="Times New Roman"/>
          <w:color w:val="auto"/>
        </w:rPr>
        <w:tab/>
        <w:t>“Maps - Navigation &amp; Transit - Apps on Google Play.” [Online]. Available: https://play.google.com/store/apps/details?id=com.google.android.apps.maps&amp;hl=en. [Accessed: 19-</w:t>
      </w:r>
      <w:r w:rsidRPr="00FF2931">
        <w:rPr>
          <w:rFonts w:ascii="Times New Roman" w:hAnsi="Times New Roman" w:cs="Times New Roman"/>
          <w:color w:val="auto"/>
        </w:rPr>
        <w:lastRenderedPageBreak/>
        <w:t>Apr-2018].</w:t>
      </w:r>
    </w:p>
    <w:p w14:paraId="466E0668"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13]</w:t>
      </w:r>
      <w:r w:rsidRPr="00FF2931">
        <w:rPr>
          <w:rFonts w:ascii="Times New Roman" w:hAnsi="Times New Roman" w:cs="Times New Roman"/>
          <w:color w:val="auto"/>
        </w:rPr>
        <w:tab/>
        <w:t>“Free Community-based GPS, Maps &amp; Traffic Navigation App | Waze.” [Online]. Available: https://www.waze.com/en. [Accessed: 19-Apr-2018].</w:t>
      </w:r>
    </w:p>
    <w:p w14:paraId="05F8AD95"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14]</w:t>
      </w:r>
      <w:r w:rsidRPr="00FF2931">
        <w:rPr>
          <w:rFonts w:ascii="Times New Roman" w:hAnsi="Times New Roman" w:cs="Times New Roman"/>
          <w:color w:val="auto"/>
        </w:rPr>
        <w:tab/>
        <w:t xml:space="preserve">“Timeful,” </w:t>
      </w:r>
      <w:r w:rsidRPr="00FF2931">
        <w:rPr>
          <w:rFonts w:ascii="Times New Roman" w:hAnsi="Times New Roman" w:cs="Times New Roman"/>
          <w:i/>
          <w:iCs/>
          <w:color w:val="auto"/>
        </w:rPr>
        <w:t>Internet Archive</w:t>
      </w:r>
      <w:r w:rsidRPr="00FF2931">
        <w:rPr>
          <w:rFonts w:ascii="Times New Roman" w:hAnsi="Times New Roman" w:cs="Times New Roman"/>
          <w:color w:val="auto"/>
        </w:rPr>
        <w:t>, 02-Mar-2015. [Online]. Available: https://web.archive.org/web/20150302091124/http://www.timeful.com/. [Accessed: 19-Apr-2018].</w:t>
      </w:r>
    </w:p>
    <w:p w14:paraId="3027F2E3"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15]</w:t>
      </w:r>
      <w:r w:rsidRPr="00FF2931">
        <w:rPr>
          <w:rFonts w:ascii="Times New Roman" w:hAnsi="Times New Roman" w:cs="Times New Roman"/>
          <w:color w:val="auto"/>
        </w:rPr>
        <w:tab/>
        <w:t>A. Robertson, “Location/time-based reminder for personal electronic devices,” 06-Dec-2000.</w:t>
      </w:r>
    </w:p>
    <w:p w14:paraId="079DCC6E"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16]</w:t>
      </w:r>
      <w:r w:rsidRPr="00FF2931">
        <w:rPr>
          <w:rFonts w:ascii="Times New Roman" w:hAnsi="Times New Roman" w:cs="Times New Roman"/>
          <w:color w:val="auto"/>
        </w:rPr>
        <w:tab/>
        <w:t>Jason F. Hunzinger, “Location specific reminders for wireless mobiles,” 15-Nov-2001.</w:t>
      </w:r>
    </w:p>
    <w:p w14:paraId="4BB842E5"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17]</w:t>
      </w:r>
      <w:r w:rsidRPr="00FF2931">
        <w:rPr>
          <w:rFonts w:ascii="Times New Roman" w:hAnsi="Times New Roman" w:cs="Times New Roman"/>
          <w:color w:val="auto"/>
        </w:rPr>
        <w:tab/>
        <w:t>Michael Sean McGee, Michael S. McIntyre, and James Randall Walker, “Generating an alarm based on location and time,” 17-Apr-2003.</w:t>
      </w:r>
    </w:p>
    <w:p w14:paraId="76EB2819"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18]</w:t>
      </w:r>
      <w:r w:rsidRPr="00FF2931">
        <w:rPr>
          <w:rFonts w:ascii="Times New Roman" w:hAnsi="Times New Roman" w:cs="Times New Roman"/>
          <w:color w:val="auto"/>
        </w:rPr>
        <w:tab/>
        <w:t xml:space="preserve">S. W. Kim, M. C. Kim, S. H. Park, Y. K. Jin, and W. S. Choi, “Gate Reminder: A Design Case of a Smart Reminder,” in </w:t>
      </w:r>
      <w:r w:rsidRPr="00FF2931">
        <w:rPr>
          <w:rFonts w:ascii="Times New Roman" w:hAnsi="Times New Roman" w:cs="Times New Roman"/>
          <w:i/>
          <w:iCs/>
          <w:color w:val="auto"/>
        </w:rPr>
        <w:t>Proceedings of the 5th Conference on Designing Interactive Systems: Processes, Practices, Methods, and Techniques</w:t>
      </w:r>
      <w:r w:rsidRPr="00FF2931">
        <w:rPr>
          <w:rFonts w:ascii="Times New Roman" w:hAnsi="Times New Roman" w:cs="Times New Roman"/>
          <w:color w:val="auto"/>
        </w:rPr>
        <w:t>, New York, NY, USA, 2004, pp. 81–90.</w:t>
      </w:r>
    </w:p>
    <w:p w14:paraId="366E5047"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19]</w:t>
      </w:r>
      <w:r w:rsidRPr="00FF2931">
        <w:rPr>
          <w:rFonts w:ascii="Times New Roman" w:hAnsi="Times New Roman" w:cs="Times New Roman"/>
          <w:color w:val="auto"/>
        </w:rPr>
        <w:tab/>
        <w:t xml:space="preserve">S. Helal, C. Giraldo, Y. Kaddoura, C. Lee, H. El Zabadani, and W. Mann, “Smart Phone Based Cognitive Assistant,” Apr. </w:t>
      </w:r>
      <w:r w:rsidRPr="00FF2931">
        <w:rPr>
          <w:rFonts w:ascii="Times New Roman" w:hAnsi="Times New Roman" w:cs="Times New Roman"/>
          <w:color w:val="auto"/>
        </w:rPr>
        <w:t>2018.</w:t>
      </w:r>
    </w:p>
    <w:p w14:paraId="410A7DBF"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20]</w:t>
      </w:r>
      <w:r w:rsidRPr="00FF2931">
        <w:rPr>
          <w:rFonts w:ascii="Times New Roman" w:hAnsi="Times New Roman" w:cs="Times New Roman"/>
          <w:color w:val="auto"/>
        </w:rPr>
        <w:tab/>
        <w:t xml:space="preserve">D. Zhang, M. Hariz, and M. Mokhtari, “Assisting Elders with Mild Dementia Staying at Home,” in </w:t>
      </w:r>
      <w:r w:rsidRPr="00FF2931">
        <w:rPr>
          <w:rFonts w:ascii="Times New Roman" w:hAnsi="Times New Roman" w:cs="Times New Roman"/>
          <w:i/>
          <w:iCs/>
          <w:color w:val="auto"/>
        </w:rPr>
        <w:t>2008 Sixth Annual IEEE International Conference on Pervasive Computing and Communications (PerCom)</w:t>
      </w:r>
      <w:r w:rsidRPr="00FF2931">
        <w:rPr>
          <w:rFonts w:ascii="Times New Roman" w:hAnsi="Times New Roman" w:cs="Times New Roman"/>
          <w:color w:val="auto"/>
        </w:rPr>
        <w:t>, 2008, pp. 692–697.</w:t>
      </w:r>
    </w:p>
    <w:p w14:paraId="4A86ECF1"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21]</w:t>
      </w:r>
      <w:r w:rsidRPr="00FF2931">
        <w:rPr>
          <w:rFonts w:ascii="Times New Roman" w:hAnsi="Times New Roman" w:cs="Times New Roman"/>
          <w:color w:val="auto"/>
        </w:rPr>
        <w:tab/>
        <w:t xml:space="preserve">M. Philipose </w:t>
      </w:r>
      <w:r w:rsidRPr="00FF2931">
        <w:rPr>
          <w:rFonts w:ascii="Times New Roman" w:hAnsi="Times New Roman" w:cs="Times New Roman"/>
          <w:i/>
          <w:iCs/>
          <w:color w:val="auto"/>
        </w:rPr>
        <w:t>et al.</w:t>
      </w:r>
      <w:r w:rsidRPr="00FF2931">
        <w:rPr>
          <w:rFonts w:ascii="Times New Roman" w:hAnsi="Times New Roman" w:cs="Times New Roman"/>
          <w:color w:val="auto"/>
        </w:rPr>
        <w:t xml:space="preserve">, “Inferring activities from interactions with objects,” </w:t>
      </w:r>
      <w:r w:rsidRPr="00FF2931">
        <w:rPr>
          <w:rFonts w:ascii="Times New Roman" w:hAnsi="Times New Roman" w:cs="Times New Roman"/>
          <w:i/>
          <w:iCs/>
          <w:color w:val="auto"/>
        </w:rPr>
        <w:t>IEEE Pervasive Comput.</w:t>
      </w:r>
      <w:r w:rsidRPr="00FF2931">
        <w:rPr>
          <w:rFonts w:ascii="Times New Roman" w:hAnsi="Times New Roman" w:cs="Times New Roman"/>
          <w:color w:val="auto"/>
        </w:rPr>
        <w:t>, vol. 3, no. 4, pp. 50–57, Oct. 2004.</w:t>
      </w:r>
    </w:p>
    <w:p w14:paraId="353CAA40"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22]</w:t>
      </w:r>
      <w:r w:rsidRPr="00FF2931">
        <w:rPr>
          <w:rFonts w:ascii="Times New Roman" w:hAnsi="Times New Roman" w:cs="Times New Roman"/>
          <w:color w:val="auto"/>
        </w:rPr>
        <w:tab/>
        <w:t xml:space="preserve">A. Hristova, A. M. Bernardos, and J. R. Casar, “Context-aware services for ambient assisted living: A case-study,” in </w:t>
      </w:r>
      <w:r w:rsidRPr="00FF2931">
        <w:rPr>
          <w:rFonts w:ascii="Times New Roman" w:hAnsi="Times New Roman" w:cs="Times New Roman"/>
          <w:i/>
          <w:iCs/>
          <w:color w:val="auto"/>
        </w:rPr>
        <w:t>2008 First International Symposium on Applied Sciences on Biomedical and Communication Technologies</w:t>
      </w:r>
      <w:r w:rsidRPr="00FF2931">
        <w:rPr>
          <w:rFonts w:ascii="Times New Roman" w:hAnsi="Times New Roman" w:cs="Times New Roman"/>
          <w:color w:val="auto"/>
        </w:rPr>
        <w:t>, 2008, pp. 1–5.</w:t>
      </w:r>
    </w:p>
    <w:p w14:paraId="735C24C6"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23]</w:t>
      </w:r>
      <w:r w:rsidRPr="00FF2931">
        <w:rPr>
          <w:rFonts w:ascii="Times New Roman" w:hAnsi="Times New Roman" w:cs="Times New Roman"/>
          <w:color w:val="auto"/>
        </w:rPr>
        <w:tab/>
        <w:t xml:space="preserve">M. B. van Riemsdijk, C. M. Jonker, and V. Lesser, “Creating Socially Adaptive Electronic Partners: Interaction, Reasoning and Ethical Challenges,” in </w:t>
      </w:r>
      <w:r w:rsidRPr="00FF2931">
        <w:rPr>
          <w:rFonts w:ascii="Times New Roman" w:hAnsi="Times New Roman" w:cs="Times New Roman"/>
          <w:i/>
          <w:iCs/>
          <w:color w:val="auto"/>
        </w:rPr>
        <w:t>Proceedings of the 2015 International Conference on Autonomous Agents and Multiagent Systems</w:t>
      </w:r>
      <w:r w:rsidRPr="00FF2931">
        <w:rPr>
          <w:rFonts w:ascii="Times New Roman" w:hAnsi="Times New Roman" w:cs="Times New Roman"/>
          <w:color w:val="auto"/>
        </w:rPr>
        <w:t>, Richland, SC, 2015, pp. 1201–1206.</w:t>
      </w:r>
    </w:p>
    <w:p w14:paraId="30FBC3BB" w14:textId="77777777" w:rsidR="00FF2931" w:rsidRPr="00FF2931" w:rsidRDefault="00FF2931" w:rsidP="00FF2931">
      <w:pPr>
        <w:widowControl w:val="0"/>
        <w:autoSpaceDE w:val="0"/>
        <w:autoSpaceDN w:val="0"/>
        <w:adjustRightInd w:val="0"/>
        <w:rPr>
          <w:rFonts w:ascii="Times New Roman" w:hAnsi="Times New Roman" w:cs="Times New Roman"/>
          <w:color w:val="auto"/>
        </w:rPr>
      </w:pPr>
      <w:r w:rsidRPr="00FF2931">
        <w:rPr>
          <w:rFonts w:ascii="Times New Roman" w:hAnsi="Times New Roman" w:cs="Times New Roman"/>
          <w:color w:val="auto"/>
        </w:rPr>
        <w:t>[24]</w:t>
      </w:r>
      <w:r w:rsidRPr="00FF2931">
        <w:rPr>
          <w:rFonts w:ascii="Times New Roman" w:hAnsi="Times New Roman" w:cs="Times New Roman"/>
          <w:color w:val="auto"/>
        </w:rPr>
        <w:tab/>
        <w:t>M. L. Tielman and C. M. Jonker, “What should I do? Deriving norms from actions,values and context,” p. 5.</w:t>
      </w:r>
    </w:p>
    <w:p w14:paraId="777BC607" w14:textId="1FE97A88" w:rsidR="0002160C" w:rsidRDefault="00FA0406" w:rsidP="008C0751">
      <w:pPr>
        <w:keepLines/>
        <w:spacing w:line="240" w:lineRule="auto"/>
      </w:pPr>
      <w:r>
        <w:rPr>
          <w:rFonts w:ascii="Times New Roman" w:hAnsi="Times New Roman" w:cs="Times New Roman"/>
          <w:color w:val="auto"/>
        </w:rPr>
        <w:fldChar w:fldCharType="end"/>
      </w:r>
      <w:r>
        <w:rPr>
          <w:rFonts w:ascii="Times New Roman" w:hAnsi="Times New Roman" w:cs="Times New Roman"/>
          <w:color w:val="auto"/>
        </w:rPr>
        <w:t xml:space="preserve"> </w:t>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1"/>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14" w:name="_Toc536793050"/>
      <w:r>
        <w:t>Appendices</w:t>
      </w:r>
      <w:bookmarkEnd w:id="14"/>
    </w:p>
    <w:p w14:paraId="56BC55BF" w14:textId="5A690A0E" w:rsidR="00C1275C" w:rsidRDefault="00C1275C" w:rsidP="00C1275C">
      <w:pPr>
        <w:pStyle w:val="Kop2"/>
      </w:pPr>
      <w:bookmarkStart w:id="15" w:name="_Ref530630346"/>
      <w:bookmarkStart w:id="16" w:name="_Toc536793051"/>
      <w:r>
        <w:t>Unique activities in dataset</w:t>
      </w:r>
      <w:bookmarkEnd w:id="15"/>
      <w:bookmarkEnd w:id="16"/>
    </w:p>
    <w:p w14:paraId="0FE25C96" w14:textId="77777777" w:rsidR="0090308A" w:rsidRDefault="0090308A" w:rsidP="0090308A">
      <w:pPr>
        <w:pStyle w:val="Subkopje"/>
        <w:rPr>
          <w:rFonts w:ascii="Times New Roman" w:eastAsia="Times New Roman" w:hAnsi="Times New Roman" w:cs="Times New Roman"/>
          <w:i w:val="0"/>
          <w:lang w:val="nl-NL" w:eastAsia="nl-NL" w:bidi="ar-SA"/>
        </w:rPr>
        <w:sectPr w:rsidR="0090308A"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90308A"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bathe</w:t>
            </w:r>
            <w:proofErr w:type="spellEnd"/>
            <w:proofErr w:type="gramEnd"/>
          </w:p>
        </w:tc>
      </w:tr>
      <w:tr w:rsidR="00A15973" w:rsidRPr="0090308A"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gramStart"/>
            <w:r w:rsidRPr="0090308A">
              <w:rPr>
                <w:rFonts w:ascii="Times New Roman" w:eastAsia="Times New Roman" w:hAnsi="Times New Roman" w:cs="Times New Roman"/>
                <w:i w:val="0"/>
                <w:lang w:val="nl-NL" w:eastAsia="nl-NL" w:bidi="ar-SA"/>
              </w:rPr>
              <w:t>cleaning</w:t>
            </w:r>
            <w:proofErr w:type="gramEnd"/>
          </w:p>
        </w:tc>
      </w:tr>
      <w:tr w:rsidR="00A15973" w:rsidRPr="0090308A"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gramStart"/>
            <w:r w:rsidRPr="0090308A">
              <w:rPr>
                <w:rFonts w:ascii="Times New Roman" w:eastAsia="Times New Roman" w:hAnsi="Times New Roman" w:cs="Times New Roman"/>
                <w:i w:val="0"/>
                <w:lang w:val="nl-NL" w:eastAsia="nl-NL" w:bidi="ar-SA"/>
              </w:rPr>
              <w:t>dress</w:t>
            </w:r>
            <w:proofErr w:type="gramEnd"/>
          </w:p>
        </w:tc>
      </w:tr>
      <w:tr w:rsidR="00A15973" w:rsidRPr="0090308A"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gramStart"/>
            <w:r w:rsidRPr="0090308A">
              <w:rPr>
                <w:rFonts w:ascii="Times New Roman" w:eastAsia="Times New Roman" w:hAnsi="Times New Roman" w:cs="Times New Roman"/>
                <w:i w:val="0"/>
                <w:lang w:val="nl-NL" w:eastAsia="nl-NL" w:bidi="ar-SA"/>
              </w:rPr>
              <w:t>drink</w:t>
            </w:r>
            <w:proofErr w:type="gramEnd"/>
          </w:p>
        </w:tc>
      </w:tr>
      <w:tr w:rsidR="00A15973" w:rsidRPr="0090308A"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eatingdrinking</w:t>
            </w:r>
            <w:proofErr w:type="spellEnd"/>
            <w:proofErr w:type="gramEnd"/>
          </w:p>
        </w:tc>
      </w:tr>
      <w:tr w:rsidR="00A15973" w:rsidRPr="0090308A"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entertainguests</w:t>
            </w:r>
            <w:proofErr w:type="spellEnd"/>
            <w:proofErr w:type="gramEnd"/>
          </w:p>
        </w:tc>
      </w:tr>
      <w:tr w:rsidR="00A15973" w:rsidRPr="0090308A"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groom</w:t>
            </w:r>
            <w:proofErr w:type="spellEnd"/>
            <w:proofErr w:type="gramEnd"/>
          </w:p>
        </w:tc>
      </w:tr>
      <w:tr w:rsidR="00A15973" w:rsidRPr="0090308A"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mealpreperation</w:t>
            </w:r>
            <w:proofErr w:type="spellEnd"/>
            <w:proofErr w:type="gramEnd"/>
          </w:p>
        </w:tc>
      </w:tr>
      <w:tr w:rsidR="00A15973" w:rsidRPr="0090308A"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medication</w:t>
            </w:r>
            <w:proofErr w:type="spellEnd"/>
            <w:proofErr w:type="gramEnd"/>
          </w:p>
        </w:tc>
      </w:tr>
      <w:tr w:rsidR="00A15973" w:rsidRPr="0090308A"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outdoors</w:t>
            </w:r>
            <w:proofErr w:type="spellEnd"/>
            <w:proofErr w:type="gramEnd"/>
          </w:p>
        </w:tc>
      </w:tr>
      <w:tr w:rsidR="00A15973" w:rsidRPr="0090308A"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personalhygiene</w:t>
            </w:r>
            <w:proofErr w:type="spellEnd"/>
            <w:proofErr w:type="gramEnd"/>
          </w:p>
        </w:tc>
      </w:tr>
      <w:tr w:rsidR="00A15973" w:rsidRPr="0090308A"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phone</w:t>
            </w:r>
            <w:proofErr w:type="spellEnd"/>
            <w:proofErr w:type="gramEnd"/>
          </w:p>
        </w:tc>
      </w:tr>
      <w:tr w:rsidR="00A15973" w:rsidRPr="0090308A"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read</w:t>
            </w:r>
            <w:proofErr w:type="spellEnd"/>
            <w:proofErr w:type="gramEnd"/>
          </w:p>
        </w:tc>
      </w:tr>
      <w:tr w:rsidR="00A15973" w:rsidRPr="0090308A"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gramStart"/>
            <w:r w:rsidRPr="0090308A">
              <w:rPr>
                <w:rFonts w:ascii="Times New Roman" w:eastAsia="Times New Roman" w:hAnsi="Times New Roman" w:cs="Times New Roman"/>
                <w:i w:val="0"/>
                <w:lang w:val="nl-NL" w:eastAsia="nl-NL" w:bidi="ar-SA"/>
              </w:rPr>
              <w:t>relax</w:t>
            </w:r>
            <w:proofErr w:type="gramEnd"/>
          </w:p>
        </w:tc>
      </w:tr>
      <w:tr w:rsidR="00A15973" w:rsidRPr="0090308A"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90308A" w:rsidRDefault="0090308A" w:rsidP="0090308A">
            <w:pPr>
              <w:pStyle w:val="Subkopje"/>
              <w:rPr>
                <w:rFonts w:ascii="Times New Roman" w:hAnsi="Times New Roman" w:cs="Times New Roman"/>
                <w:i w:val="0"/>
                <w:lang w:bidi="ar-SA"/>
              </w:rPr>
            </w:pPr>
            <w:r w:rsidRPr="0090308A">
              <w:rPr>
                <w:rFonts w:ascii="Times New Roman" w:hAnsi="Times New Roman" w:cs="Times New Roman"/>
                <w:i w:val="0"/>
                <w:lang w:bidi="ar-SA"/>
              </w:rPr>
              <w:t>sleep</w:t>
            </w:r>
          </w:p>
        </w:tc>
      </w:tr>
      <w:tr w:rsidR="00A15973" w:rsidRPr="0090308A"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gramStart"/>
            <w:r w:rsidRPr="0090308A">
              <w:rPr>
                <w:rFonts w:ascii="Times New Roman" w:eastAsia="Times New Roman" w:hAnsi="Times New Roman" w:cs="Times New Roman"/>
                <w:i w:val="0"/>
                <w:lang w:val="nl-NL" w:eastAsia="nl-NL" w:bidi="ar-SA"/>
              </w:rPr>
              <w:t>snack</w:t>
            </w:r>
            <w:proofErr w:type="gramEnd"/>
          </w:p>
        </w:tc>
      </w:tr>
      <w:tr w:rsidR="00A15973" w:rsidRPr="0090308A"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gramStart"/>
            <w:r w:rsidRPr="0090308A">
              <w:rPr>
                <w:rFonts w:ascii="Times New Roman" w:eastAsia="Times New Roman" w:hAnsi="Times New Roman" w:cs="Times New Roman"/>
                <w:i w:val="0"/>
                <w:lang w:val="nl-NL" w:eastAsia="nl-NL" w:bidi="ar-SA"/>
              </w:rPr>
              <w:t>toilet</w:t>
            </w:r>
            <w:proofErr w:type="gramEnd"/>
          </w:p>
        </w:tc>
      </w:tr>
      <w:tr w:rsidR="00A15973" w:rsidRPr="0090308A"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watchtv</w:t>
            </w:r>
            <w:proofErr w:type="spellEnd"/>
            <w:proofErr w:type="gramEnd"/>
          </w:p>
        </w:tc>
      </w:tr>
      <w:tr w:rsidR="00A15973" w:rsidRPr="0090308A"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90308A" w:rsidRDefault="0090308A" w:rsidP="0090308A">
            <w:pPr>
              <w:pStyle w:val="Subkopje"/>
              <w:rPr>
                <w:rFonts w:ascii="Times New Roman" w:eastAsia="Times New Roman" w:hAnsi="Times New Roman" w:cs="Times New Roman"/>
                <w:i w:val="0"/>
                <w:lang w:val="nl-NL" w:eastAsia="nl-NL" w:bidi="ar-SA"/>
              </w:rPr>
            </w:pPr>
            <w:proofErr w:type="spellStart"/>
            <w:proofErr w:type="gramStart"/>
            <w:r w:rsidRPr="0090308A">
              <w:rPr>
                <w:rFonts w:ascii="Times New Roman" w:eastAsia="Times New Roman" w:hAnsi="Times New Roman" w:cs="Times New Roman"/>
                <w:i w:val="0"/>
                <w:lang w:val="nl-NL" w:eastAsia="nl-NL" w:bidi="ar-SA"/>
              </w:rPr>
              <w:t>work</w:t>
            </w:r>
            <w:proofErr w:type="spellEnd"/>
            <w:proofErr w:type="gramEnd"/>
          </w:p>
        </w:tc>
      </w:tr>
    </w:tbl>
    <w:p w14:paraId="6ADA6A6D" w14:textId="77777777" w:rsidR="0090308A" w:rsidRDefault="0090308A" w:rsidP="00086DE2">
      <w:pPr>
        <w:sectPr w:rsidR="0090308A" w:rsidSect="0090308A">
          <w:type w:val="continuous"/>
          <w:pgSz w:w="11907" w:h="16839" w:code="9"/>
          <w:pgMar w:top="1267" w:right="1339" w:bottom="1339" w:left="1339" w:header="720" w:footer="720" w:gutter="0"/>
          <w:cols w:num="3" w:space="720"/>
          <w:docGrid w:linePitch="360"/>
        </w:sectPr>
      </w:pPr>
    </w:p>
    <w:p w14:paraId="6683F3AA" w14:textId="77777777" w:rsidR="00750DFC" w:rsidRPr="00A15973" w:rsidRDefault="00750DFC" w:rsidP="00750DFC">
      <w:pPr>
        <w:pStyle w:val="Subkopje"/>
      </w:pPr>
    </w:p>
    <w:sectPr w:rsidR="00750DFC" w:rsidRPr="00A15973"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CA886" w14:textId="77777777" w:rsidR="00F370CF" w:rsidRDefault="00F370CF">
      <w:pPr>
        <w:spacing w:after="0" w:line="240" w:lineRule="auto"/>
      </w:pPr>
      <w:r>
        <w:separator/>
      </w:r>
    </w:p>
    <w:p w14:paraId="0EC9E6A3" w14:textId="77777777" w:rsidR="00F370CF" w:rsidRDefault="00F370CF"/>
    <w:p w14:paraId="72A1B967" w14:textId="77777777" w:rsidR="00F370CF" w:rsidRDefault="00F370CF"/>
  </w:endnote>
  <w:endnote w:type="continuationSeparator" w:id="0">
    <w:p w14:paraId="1923894A" w14:textId="77777777" w:rsidR="00F370CF" w:rsidRDefault="00F370CF">
      <w:pPr>
        <w:spacing w:after="0" w:line="240" w:lineRule="auto"/>
      </w:pPr>
      <w:r>
        <w:continuationSeparator/>
      </w:r>
    </w:p>
    <w:p w14:paraId="035699ED" w14:textId="77777777" w:rsidR="00F370CF" w:rsidRDefault="00F370CF"/>
    <w:p w14:paraId="2C5BDBDC" w14:textId="77777777" w:rsidR="00F370CF" w:rsidRDefault="00F370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086E88" w:rsidRDefault="00086E88"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086E88" w:rsidRDefault="00086E88"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C9AC3B" w14:textId="77777777" w:rsidR="00F370CF" w:rsidRDefault="00F370CF">
      <w:pPr>
        <w:spacing w:after="0" w:line="240" w:lineRule="auto"/>
      </w:pPr>
      <w:r>
        <w:separator/>
      </w:r>
    </w:p>
  </w:footnote>
  <w:footnote w:type="continuationSeparator" w:id="0">
    <w:p w14:paraId="7CB2C935" w14:textId="77777777" w:rsidR="00F370CF" w:rsidRDefault="00F370CF">
      <w:pPr>
        <w:spacing w:after="0" w:line="240" w:lineRule="auto"/>
      </w:pPr>
      <w:r>
        <w:continuationSeparator/>
      </w:r>
    </w:p>
    <w:p w14:paraId="71DDE2D3" w14:textId="77777777" w:rsidR="00F370CF" w:rsidRDefault="00F370CF"/>
    <w:p w14:paraId="68539A22" w14:textId="77777777" w:rsidR="00F370CF" w:rsidRDefault="00F370C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3"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7"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1"/>
  </w:num>
  <w:num w:numId="3">
    <w:abstractNumId w:val="28"/>
  </w:num>
  <w:num w:numId="4">
    <w:abstractNumId w:val="23"/>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5"/>
  </w:num>
  <w:num w:numId="16">
    <w:abstractNumId w:val="31"/>
  </w:num>
  <w:num w:numId="17">
    <w:abstractNumId w:val="11"/>
  </w:num>
  <w:num w:numId="18">
    <w:abstractNumId w:val="15"/>
  </w:num>
  <w:num w:numId="19">
    <w:abstractNumId w:val="37"/>
  </w:num>
  <w:num w:numId="20">
    <w:abstractNumId w:val="17"/>
  </w:num>
  <w:num w:numId="21">
    <w:abstractNumId w:val="27"/>
  </w:num>
  <w:num w:numId="22">
    <w:abstractNumId w:val="20"/>
  </w:num>
  <w:num w:numId="23">
    <w:abstractNumId w:val="30"/>
  </w:num>
  <w:num w:numId="24">
    <w:abstractNumId w:val="36"/>
  </w:num>
  <w:num w:numId="25">
    <w:abstractNumId w:val="13"/>
  </w:num>
  <w:num w:numId="26">
    <w:abstractNumId w:val="14"/>
  </w:num>
  <w:num w:numId="27">
    <w:abstractNumId w:val="33"/>
  </w:num>
  <w:num w:numId="28">
    <w:abstractNumId w:val="10"/>
  </w:num>
  <w:num w:numId="29">
    <w:abstractNumId w:val="34"/>
  </w:num>
  <w:num w:numId="30">
    <w:abstractNumId w:val="29"/>
  </w:num>
  <w:num w:numId="31">
    <w:abstractNumId w:val="22"/>
  </w:num>
  <w:num w:numId="32">
    <w:abstractNumId w:val="18"/>
  </w:num>
  <w:num w:numId="33">
    <w:abstractNumId w:val="32"/>
  </w:num>
  <w:num w:numId="34">
    <w:abstractNumId w:val="16"/>
  </w:num>
  <w:num w:numId="35">
    <w:abstractNumId w:val="24"/>
  </w:num>
  <w:num w:numId="36">
    <w:abstractNumId w:val="26"/>
  </w:num>
  <w:num w:numId="37">
    <w:abstractNumId w:val="35"/>
  </w:num>
  <w:num w:numId="3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614A"/>
    <w:rsid w:val="000174FA"/>
    <w:rsid w:val="0002160C"/>
    <w:rsid w:val="00022000"/>
    <w:rsid w:val="000236B3"/>
    <w:rsid w:val="00026CC7"/>
    <w:rsid w:val="000276AC"/>
    <w:rsid w:val="000302E4"/>
    <w:rsid w:val="00032741"/>
    <w:rsid w:val="000368A4"/>
    <w:rsid w:val="00052A1A"/>
    <w:rsid w:val="00060F62"/>
    <w:rsid w:val="00062655"/>
    <w:rsid w:val="000639AF"/>
    <w:rsid w:val="0006616C"/>
    <w:rsid w:val="00072219"/>
    <w:rsid w:val="00080DCA"/>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213F"/>
    <w:rsid w:val="000E4F83"/>
    <w:rsid w:val="000E5B57"/>
    <w:rsid w:val="000F159E"/>
    <w:rsid w:val="000F4B31"/>
    <w:rsid w:val="000F530C"/>
    <w:rsid w:val="000F595E"/>
    <w:rsid w:val="000F70AB"/>
    <w:rsid w:val="001008B9"/>
    <w:rsid w:val="00103088"/>
    <w:rsid w:val="00105CE4"/>
    <w:rsid w:val="001132E0"/>
    <w:rsid w:val="00113F91"/>
    <w:rsid w:val="00116E1D"/>
    <w:rsid w:val="00117620"/>
    <w:rsid w:val="00120FD6"/>
    <w:rsid w:val="00122012"/>
    <w:rsid w:val="00125DF4"/>
    <w:rsid w:val="001264E6"/>
    <w:rsid w:val="00126962"/>
    <w:rsid w:val="00133E53"/>
    <w:rsid w:val="0013611F"/>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A49C9"/>
    <w:rsid w:val="001A4C92"/>
    <w:rsid w:val="001A4E41"/>
    <w:rsid w:val="001B040C"/>
    <w:rsid w:val="001C1CB8"/>
    <w:rsid w:val="001C6BDE"/>
    <w:rsid w:val="001D4167"/>
    <w:rsid w:val="001E3609"/>
    <w:rsid w:val="001E492B"/>
    <w:rsid w:val="001E4E4C"/>
    <w:rsid w:val="001F4622"/>
    <w:rsid w:val="001F7511"/>
    <w:rsid w:val="001F77FC"/>
    <w:rsid w:val="00200548"/>
    <w:rsid w:val="00205068"/>
    <w:rsid w:val="00205A24"/>
    <w:rsid w:val="00205DD4"/>
    <w:rsid w:val="002076C4"/>
    <w:rsid w:val="00207952"/>
    <w:rsid w:val="00207BD9"/>
    <w:rsid w:val="00215865"/>
    <w:rsid w:val="00216862"/>
    <w:rsid w:val="00221A79"/>
    <w:rsid w:val="00222297"/>
    <w:rsid w:val="002234FC"/>
    <w:rsid w:val="00224290"/>
    <w:rsid w:val="0022475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7FE8"/>
    <w:rsid w:val="002D066B"/>
    <w:rsid w:val="002D3220"/>
    <w:rsid w:val="002D39C5"/>
    <w:rsid w:val="002D3CB4"/>
    <w:rsid w:val="002D4C72"/>
    <w:rsid w:val="002D4D12"/>
    <w:rsid w:val="002D68F6"/>
    <w:rsid w:val="002E1714"/>
    <w:rsid w:val="002E2494"/>
    <w:rsid w:val="002E695B"/>
    <w:rsid w:val="002F1509"/>
    <w:rsid w:val="002F1E07"/>
    <w:rsid w:val="002F22C4"/>
    <w:rsid w:val="002F37B2"/>
    <w:rsid w:val="003000B5"/>
    <w:rsid w:val="00301DB7"/>
    <w:rsid w:val="00304E69"/>
    <w:rsid w:val="003139B2"/>
    <w:rsid w:val="00321A3D"/>
    <w:rsid w:val="00324655"/>
    <w:rsid w:val="003256E6"/>
    <w:rsid w:val="00332D35"/>
    <w:rsid w:val="0033457B"/>
    <w:rsid w:val="003415A6"/>
    <w:rsid w:val="00343CCB"/>
    <w:rsid w:val="00344571"/>
    <w:rsid w:val="003472E4"/>
    <w:rsid w:val="003475C5"/>
    <w:rsid w:val="00354AFD"/>
    <w:rsid w:val="00354FE1"/>
    <w:rsid w:val="00360165"/>
    <w:rsid w:val="00361060"/>
    <w:rsid w:val="0036391B"/>
    <w:rsid w:val="00364B75"/>
    <w:rsid w:val="00367147"/>
    <w:rsid w:val="003730C1"/>
    <w:rsid w:val="00373A9C"/>
    <w:rsid w:val="00374EA7"/>
    <w:rsid w:val="00375877"/>
    <w:rsid w:val="00375D13"/>
    <w:rsid w:val="00381AAA"/>
    <w:rsid w:val="003822DB"/>
    <w:rsid w:val="00383D7B"/>
    <w:rsid w:val="00385EAF"/>
    <w:rsid w:val="00393BCD"/>
    <w:rsid w:val="00397554"/>
    <w:rsid w:val="003A340B"/>
    <w:rsid w:val="003B7FD7"/>
    <w:rsid w:val="003C2E42"/>
    <w:rsid w:val="003C3682"/>
    <w:rsid w:val="003C495F"/>
    <w:rsid w:val="003D0DA4"/>
    <w:rsid w:val="003D104D"/>
    <w:rsid w:val="003D374D"/>
    <w:rsid w:val="003D68CA"/>
    <w:rsid w:val="003E1569"/>
    <w:rsid w:val="003E18D0"/>
    <w:rsid w:val="003E2E31"/>
    <w:rsid w:val="003E3A02"/>
    <w:rsid w:val="003E7EB3"/>
    <w:rsid w:val="003F58CB"/>
    <w:rsid w:val="0040410C"/>
    <w:rsid w:val="00404F8B"/>
    <w:rsid w:val="00417E59"/>
    <w:rsid w:val="00420B90"/>
    <w:rsid w:val="00427AD4"/>
    <w:rsid w:val="00430B99"/>
    <w:rsid w:val="0043574A"/>
    <w:rsid w:val="00437322"/>
    <w:rsid w:val="00442107"/>
    <w:rsid w:val="0044515F"/>
    <w:rsid w:val="00445670"/>
    <w:rsid w:val="004468D1"/>
    <w:rsid w:val="00446B18"/>
    <w:rsid w:val="00451438"/>
    <w:rsid w:val="00453C76"/>
    <w:rsid w:val="00453F42"/>
    <w:rsid w:val="004561BC"/>
    <w:rsid w:val="00460959"/>
    <w:rsid w:val="0046548C"/>
    <w:rsid w:val="00466F72"/>
    <w:rsid w:val="00467B1E"/>
    <w:rsid w:val="0047128B"/>
    <w:rsid w:val="0047568E"/>
    <w:rsid w:val="00481AD5"/>
    <w:rsid w:val="00484CD8"/>
    <w:rsid w:val="004915B8"/>
    <w:rsid w:val="00492092"/>
    <w:rsid w:val="004A05CB"/>
    <w:rsid w:val="004A2AED"/>
    <w:rsid w:val="004A515B"/>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370C"/>
    <w:rsid w:val="004F4487"/>
    <w:rsid w:val="004F557B"/>
    <w:rsid w:val="004F63A8"/>
    <w:rsid w:val="004F7186"/>
    <w:rsid w:val="004F7DE2"/>
    <w:rsid w:val="00501D52"/>
    <w:rsid w:val="005079C7"/>
    <w:rsid w:val="00514DAB"/>
    <w:rsid w:val="00516093"/>
    <w:rsid w:val="005229DA"/>
    <w:rsid w:val="0052331F"/>
    <w:rsid w:val="00544DBF"/>
    <w:rsid w:val="00545962"/>
    <w:rsid w:val="00552284"/>
    <w:rsid w:val="00562F80"/>
    <w:rsid w:val="00563007"/>
    <w:rsid w:val="00563B63"/>
    <w:rsid w:val="005642AF"/>
    <w:rsid w:val="00567013"/>
    <w:rsid w:val="00584878"/>
    <w:rsid w:val="00587CB6"/>
    <w:rsid w:val="00590833"/>
    <w:rsid w:val="0059118C"/>
    <w:rsid w:val="0059132C"/>
    <w:rsid w:val="00592A33"/>
    <w:rsid w:val="0059713E"/>
    <w:rsid w:val="005A4188"/>
    <w:rsid w:val="005B332C"/>
    <w:rsid w:val="005B579B"/>
    <w:rsid w:val="005C1E7E"/>
    <w:rsid w:val="005C3764"/>
    <w:rsid w:val="005C40CB"/>
    <w:rsid w:val="005C41E8"/>
    <w:rsid w:val="005C6F27"/>
    <w:rsid w:val="005D1213"/>
    <w:rsid w:val="005D3370"/>
    <w:rsid w:val="005D3DAA"/>
    <w:rsid w:val="005E4490"/>
    <w:rsid w:val="005E5B46"/>
    <w:rsid w:val="005F1A6D"/>
    <w:rsid w:val="005F1E9A"/>
    <w:rsid w:val="005F7C13"/>
    <w:rsid w:val="0060362F"/>
    <w:rsid w:val="00603ED4"/>
    <w:rsid w:val="006051D7"/>
    <w:rsid w:val="00605269"/>
    <w:rsid w:val="006100A1"/>
    <w:rsid w:val="0061085F"/>
    <w:rsid w:val="00616B86"/>
    <w:rsid w:val="006205C1"/>
    <w:rsid w:val="00621386"/>
    <w:rsid w:val="0062611A"/>
    <w:rsid w:val="006275C1"/>
    <w:rsid w:val="006400C2"/>
    <w:rsid w:val="00640536"/>
    <w:rsid w:val="00641C5D"/>
    <w:rsid w:val="00642365"/>
    <w:rsid w:val="00643B3E"/>
    <w:rsid w:val="00646E82"/>
    <w:rsid w:val="006476CF"/>
    <w:rsid w:val="00653312"/>
    <w:rsid w:val="00653985"/>
    <w:rsid w:val="00656CF1"/>
    <w:rsid w:val="006607EE"/>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214B"/>
    <w:rsid w:val="006D277E"/>
    <w:rsid w:val="006D37BC"/>
    <w:rsid w:val="006D56C5"/>
    <w:rsid w:val="006E586D"/>
    <w:rsid w:val="006E662C"/>
    <w:rsid w:val="006F1098"/>
    <w:rsid w:val="006F65C1"/>
    <w:rsid w:val="00705FAB"/>
    <w:rsid w:val="00706649"/>
    <w:rsid w:val="0071228D"/>
    <w:rsid w:val="00713D5E"/>
    <w:rsid w:val="007177DD"/>
    <w:rsid w:val="00721219"/>
    <w:rsid w:val="00723F66"/>
    <w:rsid w:val="00733A66"/>
    <w:rsid w:val="007358D0"/>
    <w:rsid w:val="0073718A"/>
    <w:rsid w:val="00737674"/>
    <w:rsid w:val="00746746"/>
    <w:rsid w:val="00750DFC"/>
    <w:rsid w:val="00752CD6"/>
    <w:rsid w:val="00757B87"/>
    <w:rsid w:val="00760F60"/>
    <w:rsid w:val="00761854"/>
    <w:rsid w:val="00770878"/>
    <w:rsid w:val="007714BC"/>
    <w:rsid w:val="00775362"/>
    <w:rsid w:val="00781358"/>
    <w:rsid w:val="00787476"/>
    <w:rsid w:val="00792AD1"/>
    <w:rsid w:val="0079665E"/>
    <w:rsid w:val="007A3FED"/>
    <w:rsid w:val="007B0D8E"/>
    <w:rsid w:val="007B2F4B"/>
    <w:rsid w:val="007B4307"/>
    <w:rsid w:val="007B763E"/>
    <w:rsid w:val="007C2312"/>
    <w:rsid w:val="007C6424"/>
    <w:rsid w:val="007D039F"/>
    <w:rsid w:val="007D0B65"/>
    <w:rsid w:val="007D2486"/>
    <w:rsid w:val="007D2BC7"/>
    <w:rsid w:val="007D7C54"/>
    <w:rsid w:val="007E02BD"/>
    <w:rsid w:val="007E2070"/>
    <w:rsid w:val="007E6353"/>
    <w:rsid w:val="007F29D5"/>
    <w:rsid w:val="007F451A"/>
    <w:rsid w:val="008032E0"/>
    <w:rsid w:val="008206C5"/>
    <w:rsid w:val="00820765"/>
    <w:rsid w:val="008232E5"/>
    <w:rsid w:val="0082600B"/>
    <w:rsid w:val="00830B66"/>
    <w:rsid w:val="008354A8"/>
    <w:rsid w:val="0083619D"/>
    <w:rsid w:val="00837D01"/>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5E"/>
    <w:rsid w:val="00891219"/>
    <w:rsid w:val="008961A6"/>
    <w:rsid w:val="008A219F"/>
    <w:rsid w:val="008A2801"/>
    <w:rsid w:val="008A5B48"/>
    <w:rsid w:val="008A6BC5"/>
    <w:rsid w:val="008B1C51"/>
    <w:rsid w:val="008B4673"/>
    <w:rsid w:val="008B4FD7"/>
    <w:rsid w:val="008C0751"/>
    <w:rsid w:val="008C0DE6"/>
    <w:rsid w:val="008C12AC"/>
    <w:rsid w:val="008C2EB0"/>
    <w:rsid w:val="008C4913"/>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A0"/>
    <w:rsid w:val="00907E56"/>
    <w:rsid w:val="00913799"/>
    <w:rsid w:val="00913B6A"/>
    <w:rsid w:val="00920647"/>
    <w:rsid w:val="009220A6"/>
    <w:rsid w:val="00924B91"/>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436C"/>
    <w:rsid w:val="009B77AC"/>
    <w:rsid w:val="009B7AC7"/>
    <w:rsid w:val="009C29BC"/>
    <w:rsid w:val="009C3D78"/>
    <w:rsid w:val="009C58EA"/>
    <w:rsid w:val="009C6049"/>
    <w:rsid w:val="009C694A"/>
    <w:rsid w:val="009D4051"/>
    <w:rsid w:val="009D492D"/>
    <w:rsid w:val="009D4948"/>
    <w:rsid w:val="009D6FD5"/>
    <w:rsid w:val="009E0684"/>
    <w:rsid w:val="009F14B3"/>
    <w:rsid w:val="009F15C5"/>
    <w:rsid w:val="009F161E"/>
    <w:rsid w:val="009F4076"/>
    <w:rsid w:val="009F49B1"/>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54872"/>
    <w:rsid w:val="00A54A26"/>
    <w:rsid w:val="00A54B16"/>
    <w:rsid w:val="00A550AA"/>
    <w:rsid w:val="00A639E3"/>
    <w:rsid w:val="00A64F4D"/>
    <w:rsid w:val="00A676B7"/>
    <w:rsid w:val="00A71938"/>
    <w:rsid w:val="00A74898"/>
    <w:rsid w:val="00A7632D"/>
    <w:rsid w:val="00A77C23"/>
    <w:rsid w:val="00A825A5"/>
    <w:rsid w:val="00A82B64"/>
    <w:rsid w:val="00A839BA"/>
    <w:rsid w:val="00A86138"/>
    <w:rsid w:val="00A86BD9"/>
    <w:rsid w:val="00AA1F71"/>
    <w:rsid w:val="00AA2D2D"/>
    <w:rsid w:val="00AA5CA7"/>
    <w:rsid w:val="00AA761B"/>
    <w:rsid w:val="00AB084B"/>
    <w:rsid w:val="00AB0E92"/>
    <w:rsid w:val="00AB0FDC"/>
    <w:rsid w:val="00AB2AAA"/>
    <w:rsid w:val="00AB5E2D"/>
    <w:rsid w:val="00AC11B8"/>
    <w:rsid w:val="00AC161B"/>
    <w:rsid w:val="00AC1BBC"/>
    <w:rsid w:val="00AC5FA6"/>
    <w:rsid w:val="00AC7488"/>
    <w:rsid w:val="00AD2B0B"/>
    <w:rsid w:val="00AD5232"/>
    <w:rsid w:val="00AE2664"/>
    <w:rsid w:val="00AE3C32"/>
    <w:rsid w:val="00AE5A21"/>
    <w:rsid w:val="00AF65D4"/>
    <w:rsid w:val="00AF7A02"/>
    <w:rsid w:val="00B046D1"/>
    <w:rsid w:val="00B104E7"/>
    <w:rsid w:val="00B15003"/>
    <w:rsid w:val="00B1536B"/>
    <w:rsid w:val="00B175D7"/>
    <w:rsid w:val="00B218CF"/>
    <w:rsid w:val="00B25C1C"/>
    <w:rsid w:val="00B3108F"/>
    <w:rsid w:val="00B3165C"/>
    <w:rsid w:val="00B34FEC"/>
    <w:rsid w:val="00B441F4"/>
    <w:rsid w:val="00B462D5"/>
    <w:rsid w:val="00B51B1D"/>
    <w:rsid w:val="00B51F28"/>
    <w:rsid w:val="00B52892"/>
    <w:rsid w:val="00B5529C"/>
    <w:rsid w:val="00B61E19"/>
    <w:rsid w:val="00B62AC1"/>
    <w:rsid w:val="00B63F1E"/>
    <w:rsid w:val="00B65259"/>
    <w:rsid w:val="00B67FD5"/>
    <w:rsid w:val="00B73778"/>
    <w:rsid w:val="00B7660D"/>
    <w:rsid w:val="00B82937"/>
    <w:rsid w:val="00B95E2B"/>
    <w:rsid w:val="00BA1757"/>
    <w:rsid w:val="00BA599F"/>
    <w:rsid w:val="00BB210F"/>
    <w:rsid w:val="00BB2DB8"/>
    <w:rsid w:val="00BC6C3F"/>
    <w:rsid w:val="00BD6EC6"/>
    <w:rsid w:val="00BE16C8"/>
    <w:rsid w:val="00BE3995"/>
    <w:rsid w:val="00BE3FD6"/>
    <w:rsid w:val="00BE6312"/>
    <w:rsid w:val="00BF0A99"/>
    <w:rsid w:val="00C00419"/>
    <w:rsid w:val="00C0064F"/>
    <w:rsid w:val="00C01074"/>
    <w:rsid w:val="00C031BB"/>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3125"/>
    <w:rsid w:val="00C7481C"/>
    <w:rsid w:val="00C87B8D"/>
    <w:rsid w:val="00C91AD6"/>
    <w:rsid w:val="00C9493B"/>
    <w:rsid w:val="00C95B07"/>
    <w:rsid w:val="00C962ED"/>
    <w:rsid w:val="00C972DE"/>
    <w:rsid w:val="00CA5B55"/>
    <w:rsid w:val="00CA5DD6"/>
    <w:rsid w:val="00CA7BF4"/>
    <w:rsid w:val="00CB481B"/>
    <w:rsid w:val="00CB51BF"/>
    <w:rsid w:val="00CC1483"/>
    <w:rsid w:val="00CC14C6"/>
    <w:rsid w:val="00CC3C8B"/>
    <w:rsid w:val="00CC3E59"/>
    <w:rsid w:val="00CD1240"/>
    <w:rsid w:val="00CD1444"/>
    <w:rsid w:val="00CD2A98"/>
    <w:rsid w:val="00CD465B"/>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D01"/>
    <w:rsid w:val="00D14F48"/>
    <w:rsid w:val="00D17C76"/>
    <w:rsid w:val="00D20A4C"/>
    <w:rsid w:val="00D21DF5"/>
    <w:rsid w:val="00D24095"/>
    <w:rsid w:val="00D25D2B"/>
    <w:rsid w:val="00D32410"/>
    <w:rsid w:val="00D34535"/>
    <w:rsid w:val="00D35CCF"/>
    <w:rsid w:val="00D3726C"/>
    <w:rsid w:val="00D37C5E"/>
    <w:rsid w:val="00D40002"/>
    <w:rsid w:val="00D43059"/>
    <w:rsid w:val="00D43A76"/>
    <w:rsid w:val="00D44EC6"/>
    <w:rsid w:val="00D46137"/>
    <w:rsid w:val="00D4693C"/>
    <w:rsid w:val="00D55D1D"/>
    <w:rsid w:val="00D55DFB"/>
    <w:rsid w:val="00D63996"/>
    <w:rsid w:val="00D63E3E"/>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4780"/>
    <w:rsid w:val="00DE610E"/>
    <w:rsid w:val="00DE715C"/>
    <w:rsid w:val="00DE7EE3"/>
    <w:rsid w:val="00DF125E"/>
    <w:rsid w:val="00DF42BF"/>
    <w:rsid w:val="00E0111C"/>
    <w:rsid w:val="00E02324"/>
    <w:rsid w:val="00E04D55"/>
    <w:rsid w:val="00E065C4"/>
    <w:rsid w:val="00E111C7"/>
    <w:rsid w:val="00E13F2B"/>
    <w:rsid w:val="00E16E71"/>
    <w:rsid w:val="00E1734A"/>
    <w:rsid w:val="00E174E7"/>
    <w:rsid w:val="00E20872"/>
    <w:rsid w:val="00E26166"/>
    <w:rsid w:val="00E3016E"/>
    <w:rsid w:val="00E3222F"/>
    <w:rsid w:val="00E34467"/>
    <w:rsid w:val="00E36028"/>
    <w:rsid w:val="00E41B9D"/>
    <w:rsid w:val="00E43447"/>
    <w:rsid w:val="00E44CDF"/>
    <w:rsid w:val="00E5044D"/>
    <w:rsid w:val="00E52CF7"/>
    <w:rsid w:val="00E532C8"/>
    <w:rsid w:val="00E558E5"/>
    <w:rsid w:val="00E558EE"/>
    <w:rsid w:val="00E55D4B"/>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780D"/>
    <w:rsid w:val="00F03B7C"/>
    <w:rsid w:val="00F04D7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44DD"/>
    <w:rsid w:val="00F977D5"/>
    <w:rsid w:val="00FA0406"/>
    <w:rsid w:val="00FA3113"/>
    <w:rsid w:val="00FA4163"/>
    <w:rsid w:val="00FB3148"/>
    <w:rsid w:val="00FB4FFC"/>
    <w:rsid w:val="00FB53A6"/>
    <w:rsid w:val="00FB5529"/>
    <w:rsid w:val="00FB7818"/>
    <w:rsid w:val="00FC03E4"/>
    <w:rsid w:val="00FC0BB0"/>
    <w:rsid w:val="00FD1A34"/>
    <w:rsid w:val="00FD1EB7"/>
    <w:rsid w:val="00FD4944"/>
    <w:rsid w:val="00FE102F"/>
    <w:rsid w:val="00FE3513"/>
    <w:rsid w:val="00FE35E1"/>
    <w:rsid w:val="00FE5985"/>
    <w:rsid w:val="00FE5B86"/>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36A76F08-6B7D-3F40-AB46-91C7F875C0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15</Pages>
  <Words>12652</Words>
  <Characters>69587</Characters>
  <Application>Microsoft Office Word</Application>
  <DocSecurity>0</DocSecurity>
  <Lines>579</Lines>
  <Paragraphs>1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Microsoft Office-gebruiker</cp:lastModifiedBy>
  <cp:revision>9</cp:revision>
  <cp:lastPrinted>2018-04-30T02:51:00Z</cp:lastPrinted>
  <dcterms:created xsi:type="dcterms:W3CDTF">2019-02-02T17:20:00Z</dcterms:created>
  <dcterms:modified xsi:type="dcterms:W3CDTF">2019-02-04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KiZWEcbj"/&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